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91EF70" w14:textId="5E000EAB" w:rsidR="007B5D37" w:rsidRDefault="00845D0C" w:rsidP="007B5D37">
      <w:pPr>
        <w:pStyle w:val="NormalNR"/>
        <w:jc w:val="center"/>
        <w:rPr>
          <w:b/>
          <w:i/>
          <w:sz w:val="28"/>
          <w:szCs w:val="28"/>
        </w:rPr>
      </w:pPr>
      <w:proofErr w:type="spellStart"/>
      <w:r>
        <w:rPr>
          <w:b/>
          <w:i/>
          <w:sz w:val="28"/>
          <w:szCs w:val="28"/>
        </w:rPr>
        <w:t>Galenus</w:t>
      </w:r>
      <w:proofErr w:type="spellEnd"/>
      <w:r>
        <w:rPr>
          <w:b/>
          <w:i/>
          <w:sz w:val="28"/>
          <w:szCs w:val="28"/>
        </w:rPr>
        <w:t xml:space="preserve"> verbatim</w:t>
      </w:r>
    </w:p>
    <w:p w14:paraId="4D9B99CB" w14:textId="778650E6" w:rsidR="00065D67" w:rsidRPr="00065D67" w:rsidRDefault="00D664B0" w:rsidP="007B5D37">
      <w:pPr>
        <w:pStyle w:val="NormalNR"/>
        <w:jc w:val="center"/>
        <w:rPr>
          <w:b/>
          <w:iCs/>
          <w:sz w:val="28"/>
          <w:szCs w:val="28"/>
        </w:rPr>
      </w:pPr>
      <w:proofErr w:type="gramStart"/>
      <w:r>
        <w:rPr>
          <w:b/>
          <w:iCs/>
          <w:sz w:val="28"/>
          <w:szCs w:val="28"/>
        </w:rPr>
        <w:t>traductions</w:t>
      </w:r>
      <w:proofErr w:type="gramEnd"/>
      <w:r w:rsidR="000A137C">
        <w:rPr>
          <w:b/>
          <w:iCs/>
          <w:sz w:val="28"/>
          <w:szCs w:val="28"/>
        </w:rPr>
        <w:t xml:space="preserve"> V1</w:t>
      </w:r>
    </w:p>
    <w:p w14:paraId="6567CF1E" w14:textId="77777777" w:rsidR="004A5A6F" w:rsidRDefault="004A5A6F" w:rsidP="004B7193">
      <w:pPr>
        <w:pStyle w:val="NormalNR"/>
      </w:pPr>
    </w:p>
    <w:p w14:paraId="4EEF8D6E" w14:textId="43A2E656" w:rsidR="0083696E" w:rsidRDefault="00D20629" w:rsidP="00D20629">
      <w:pPr>
        <w:pStyle w:val="REFPASSAGE"/>
      </w:pPr>
      <w:r w:rsidRPr="00D20629">
        <w:t>2.753.18-2.754.3</w:t>
      </w:r>
    </w:p>
    <w:p w14:paraId="73CC8320" w14:textId="77777777" w:rsidR="0083696E" w:rsidRPr="0083696E" w:rsidRDefault="0083696E" w:rsidP="0083696E">
      <w:pPr>
        <w:pStyle w:val="NormalNR"/>
        <w:rPr>
          <w:b/>
          <w:bCs/>
        </w:rPr>
      </w:pPr>
      <w:r w:rsidRPr="0083696E">
        <w:rPr>
          <w:b/>
          <w:bCs/>
          <w:i/>
          <w:iCs/>
        </w:rPr>
        <w:t xml:space="preserve">De </w:t>
      </w:r>
      <w:proofErr w:type="spellStart"/>
      <w:r w:rsidRPr="0083696E">
        <w:rPr>
          <w:b/>
          <w:bCs/>
          <w:i/>
          <w:iCs/>
        </w:rPr>
        <w:t>ossibus</w:t>
      </w:r>
      <w:proofErr w:type="spellEnd"/>
      <w:r w:rsidRPr="0083696E">
        <w:rPr>
          <w:b/>
          <w:bCs/>
          <w:i/>
          <w:iCs/>
        </w:rPr>
        <w:t xml:space="preserve"> ad </w:t>
      </w:r>
      <w:proofErr w:type="spellStart"/>
      <w:r w:rsidRPr="0083696E">
        <w:rPr>
          <w:b/>
          <w:bCs/>
          <w:i/>
          <w:iCs/>
        </w:rPr>
        <w:t>tirones</w:t>
      </w:r>
      <w:proofErr w:type="spellEnd"/>
      <w:r w:rsidRPr="0083696E">
        <w:rPr>
          <w:b/>
          <w:bCs/>
        </w:rPr>
        <w:t>, 5 (</w:t>
      </w:r>
      <w:hyperlink r:id="rId8" w:anchor="l2.754.1" w:tgtFrame="_blank" w:history="1">
        <w:r w:rsidRPr="0083696E">
          <w:rPr>
            <w:rStyle w:val="Lienhypertexte"/>
            <w:b/>
            <w:bCs/>
          </w:rPr>
          <w:t>2.754.1 K</w:t>
        </w:r>
      </w:hyperlink>
      <w:r w:rsidRPr="0083696E">
        <w:rPr>
          <w:b/>
          <w:bCs/>
        </w:rPr>
        <w:t>)</w:t>
      </w:r>
    </w:p>
    <w:p w14:paraId="07CF5D96" w14:textId="5EB71A93" w:rsidR="0083696E" w:rsidRDefault="0083696E" w:rsidP="00B1047F">
      <w:pPr>
        <w:pStyle w:val="TEXTE"/>
      </w:pPr>
      <w:bookmarkStart w:id="0" w:name="_Hlk132135389"/>
      <w:proofErr w:type="gramStart"/>
      <w:r w:rsidRPr="00856187">
        <w:rPr>
          <w:rStyle w:val="METALING"/>
        </w:rPr>
        <w:t>κα</w:t>
      </w:r>
      <w:proofErr w:type="spellStart"/>
      <w:r w:rsidRPr="00856187">
        <w:rPr>
          <w:rStyle w:val="METALING"/>
        </w:rPr>
        <w:t>λοῦντ</w:t>
      </w:r>
      <w:proofErr w:type="spellEnd"/>
      <w:r w:rsidRPr="00856187">
        <w:rPr>
          <w:rStyle w:val="METALING"/>
        </w:rPr>
        <w:t>αι</w:t>
      </w:r>
      <w:proofErr w:type="gramEnd"/>
      <w:r w:rsidRPr="0083696E">
        <w:t xml:space="preserve"> </w:t>
      </w:r>
      <w:proofErr w:type="spellStart"/>
      <w:r w:rsidRPr="0083696E">
        <w:t>δὲ</w:t>
      </w:r>
      <w:proofErr w:type="spellEnd"/>
      <w:r w:rsidRPr="0083696E">
        <w:t xml:space="preserve"> </w:t>
      </w:r>
      <w:proofErr w:type="spellStart"/>
      <w:r w:rsidRPr="0083696E">
        <w:t>οὐχ</w:t>
      </w:r>
      <w:proofErr w:type="spellEnd"/>
      <w:r w:rsidRPr="0083696E">
        <w:t xml:space="preserve"> </w:t>
      </w:r>
      <w:proofErr w:type="spellStart"/>
      <w:r w:rsidRPr="0083696E">
        <w:t>οὕτω</w:t>
      </w:r>
      <w:proofErr w:type="spellEnd"/>
      <w:r w:rsidRPr="0083696E">
        <w:t xml:space="preserve"> </w:t>
      </w:r>
      <w:r w:rsidR="00856187">
        <w:t>[</w:t>
      </w:r>
      <w:proofErr w:type="spellStart"/>
      <w:r w:rsidR="00856187" w:rsidRPr="00856187">
        <w:rPr>
          <w:rStyle w:val="EXPLIQUE"/>
        </w:rPr>
        <w:t>γόμφιοι</w:t>
      </w:r>
      <w:proofErr w:type="spellEnd"/>
      <w:r w:rsidR="00856187">
        <w:t xml:space="preserve">] </w:t>
      </w:r>
      <w:proofErr w:type="spellStart"/>
      <w:r w:rsidRPr="0083696E">
        <w:t>μόνον</w:t>
      </w:r>
      <w:proofErr w:type="spellEnd"/>
      <w:r w:rsidRPr="0083696E">
        <w:t xml:space="preserve">, </w:t>
      </w:r>
      <w:proofErr w:type="spellStart"/>
      <w:r w:rsidRPr="0083696E">
        <w:t>ἀλλὰ</w:t>
      </w:r>
      <w:proofErr w:type="spellEnd"/>
      <w:r w:rsidRPr="0083696E">
        <w:t xml:space="preserve"> καὶ </w:t>
      </w:r>
      <w:proofErr w:type="spellStart"/>
      <w:r w:rsidRPr="005E5953">
        <w:rPr>
          <w:rStyle w:val="EXPLIQUE"/>
        </w:rPr>
        <w:t>μύλ</w:t>
      </w:r>
      <w:proofErr w:type="spellEnd"/>
      <w:r w:rsidRPr="005E5953">
        <w:rPr>
          <w:rStyle w:val="EXPLIQUE"/>
        </w:rPr>
        <w:t>αι</w:t>
      </w:r>
      <w:r w:rsidRPr="0083696E">
        <w:t xml:space="preserve"> </w:t>
      </w:r>
      <w:proofErr w:type="spellStart"/>
      <w:r w:rsidRPr="004865C6">
        <w:rPr>
          <w:rStyle w:val="METALING"/>
        </w:rPr>
        <w:t>θηλυκῶς</w:t>
      </w:r>
      <w:proofErr w:type="spellEnd"/>
      <w:r w:rsidRPr="0083696E">
        <w:t xml:space="preserve">, </w:t>
      </w:r>
      <w:proofErr w:type="spellStart"/>
      <w:r w:rsidRPr="0083696E">
        <w:t>ἐκ</w:t>
      </w:r>
      <w:proofErr w:type="spellEnd"/>
      <w:r w:rsidRPr="0083696E">
        <w:t xml:space="preserve"> </w:t>
      </w:r>
      <w:proofErr w:type="spellStart"/>
      <w:r w:rsidRPr="0083696E">
        <w:rPr>
          <w:b/>
          <w:bCs/>
        </w:rPr>
        <w:t>μετ</w:t>
      </w:r>
      <w:proofErr w:type="spellEnd"/>
      <w:r w:rsidRPr="0083696E">
        <w:rPr>
          <w:b/>
          <w:bCs/>
        </w:rPr>
        <w:t>αφορᾶς</w:t>
      </w:r>
      <w:r w:rsidRPr="0083696E">
        <w:t xml:space="preserve">, </w:t>
      </w:r>
      <w:proofErr w:type="spellStart"/>
      <w:r w:rsidRPr="0083696E">
        <w:t>οἶμ</w:t>
      </w:r>
      <w:proofErr w:type="spellEnd"/>
      <w:r w:rsidRPr="0083696E">
        <w:t xml:space="preserve">αι, </w:t>
      </w:r>
      <w:proofErr w:type="spellStart"/>
      <w:r w:rsidRPr="00AB512C">
        <w:rPr>
          <w:rStyle w:val="METALING"/>
        </w:rPr>
        <w:t>τοὔνομ</w:t>
      </w:r>
      <w:proofErr w:type="spellEnd"/>
      <w:r w:rsidRPr="00AB512C">
        <w:rPr>
          <w:rStyle w:val="METALING"/>
        </w:rPr>
        <w:t xml:space="preserve">α </w:t>
      </w:r>
      <w:bookmarkEnd w:id="0"/>
      <w:r w:rsidRPr="00AB512C">
        <w:rPr>
          <w:rStyle w:val="METALING"/>
        </w:rPr>
        <w:t>λαβ</w:t>
      </w:r>
      <w:proofErr w:type="spellStart"/>
      <w:r w:rsidRPr="00AB512C">
        <w:rPr>
          <w:rStyle w:val="METALING"/>
        </w:rPr>
        <w:t>όντες</w:t>
      </w:r>
      <w:proofErr w:type="spellEnd"/>
      <w:r w:rsidRPr="0083696E">
        <w:t xml:space="preserve">, </w:t>
      </w:r>
      <w:proofErr w:type="spellStart"/>
      <w:r w:rsidRPr="0083696E">
        <w:t>ὅτι</w:t>
      </w:r>
      <w:proofErr w:type="spellEnd"/>
      <w:r w:rsidRPr="0083696E">
        <w:t xml:space="preserve"> </w:t>
      </w:r>
      <w:proofErr w:type="spellStart"/>
      <w:r w:rsidRPr="0083696E">
        <w:t>τρί</w:t>
      </w:r>
      <w:proofErr w:type="spellEnd"/>
      <w:r w:rsidRPr="0083696E">
        <w:t xml:space="preserve">βομεν </w:t>
      </w:r>
      <w:proofErr w:type="spellStart"/>
      <w:r w:rsidRPr="0083696E">
        <w:t>ἐν</w:t>
      </w:r>
      <w:proofErr w:type="spellEnd"/>
      <w:r w:rsidRPr="0083696E">
        <w:t xml:space="preserve"> α</w:t>
      </w:r>
      <w:proofErr w:type="spellStart"/>
      <w:r w:rsidRPr="0083696E">
        <w:t>ὐτοῖς</w:t>
      </w:r>
      <w:proofErr w:type="spellEnd"/>
      <w:r w:rsidRPr="0083696E">
        <w:t xml:space="preserve"> καὶ </w:t>
      </w:r>
      <w:proofErr w:type="spellStart"/>
      <w:r w:rsidRPr="0083696E">
        <w:t>λειοῦμεν</w:t>
      </w:r>
      <w:proofErr w:type="spellEnd"/>
      <w:r w:rsidRPr="0083696E">
        <w:t xml:space="preserve"> </w:t>
      </w:r>
      <w:proofErr w:type="spellStart"/>
      <w:r w:rsidRPr="0083696E">
        <w:t>τὰ</w:t>
      </w:r>
      <w:proofErr w:type="spellEnd"/>
      <w:r w:rsidRPr="0083696E">
        <w:t xml:space="preserve"> </w:t>
      </w:r>
      <w:proofErr w:type="spellStart"/>
      <w:r w:rsidRPr="0083696E">
        <w:t>σιτί</w:t>
      </w:r>
      <w:proofErr w:type="spellEnd"/>
      <w:r w:rsidRPr="0083696E">
        <w:t>α, κα</w:t>
      </w:r>
      <w:proofErr w:type="spellStart"/>
      <w:r w:rsidRPr="0083696E">
        <w:t>θά</w:t>
      </w:r>
      <w:proofErr w:type="spellEnd"/>
      <w:r w:rsidRPr="0083696E">
        <w:t>περ τα</w:t>
      </w:r>
      <w:proofErr w:type="spellStart"/>
      <w:r w:rsidRPr="0083696E">
        <w:t>ῖς</w:t>
      </w:r>
      <w:proofErr w:type="spellEnd"/>
      <w:r w:rsidRPr="0083696E">
        <w:t xml:space="preserve"> </w:t>
      </w:r>
      <w:proofErr w:type="spellStart"/>
      <w:r w:rsidRPr="0083696E">
        <w:t>μύλ</w:t>
      </w:r>
      <w:proofErr w:type="spellEnd"/>
      <w:r w:rsidRPr="0083696E">
        <w:t xml:space="preserve">αις </w:t>
      </w:r>
      <w:proofErr w:type="spellStart"/>
      <w:r w:rsidRPr="0083696E">
        <w:t>τοὺς</w:t>
      </w:r>
      <w:proofErr w:type="spellEnd"/>
      <w:r w:rsidRPr="0083696E">
        <w:t xml:space="preserve"> </w:t>
      </w:r>
      <w:proofErr w:type="spellStart"/>
      <w:r w:rsidRPr="0083696E">
        <w:t>Δημητρίους</w:t>
      </w:r>
      <w:proofErr w:type="spellEnd"/>
      <w:r w:rsidRPr="0083696E">
        <w:t xml:space="preserve"> καρπ</w:t>
      </w:r>
      <w:proofErr w:type="spellStart"/>
      <w:r w:rsidRPr="0083696E">
        <w:t>ούς</w:t>
      </w:r>
      <w:proofErr w:type="spellEnd"/>
      <w:r w:rsidRPr="0083696E">
        <w:t>.</w:t>
      </w:r>
      <w:r w:rsidR="00DC0BE5">
        <w:t xml:space="preserve"> </w:t>
      </w:r>
      <w:r w:rsidR="00DC0BE5">
        <w:fldChar w:fldCharType="begin"/>
      </w:r>
      <w:r w:rsidR="00DC0BE5">
        <w:instrText xml:space="preserve"> ADDIN ZOTERO_ITEM CSL_CITATION {"citationID":"B8Z4atSX","properties":{"formattedCitation":"(Galenus, 1821, p.\\uc0\\u160{}753.18-754.3)","plainCitation":"(Galenus, 1821, p. 753.18-754.3)","noteIndex":0},"citationItems":[{"id":816,"uris":["http://zotero.org/groups/4571007/items/GK26ZZ3V"],"itemData":{"id":816,"type":"chapter","call-number":"012","collection-title":"Medicorum Graecorum opera quae exstant [sic]","container-title":"[Opera omnia]","event-place":"Lipsiae","language":"grc;lat","page":"732-778","publisher":"in officina C. Cnoblochii","publisher-place":"Lipsiae","title":"De ossibus ad tirones","URL":"https://galenus-verbatim.huma-num.fr/tlg0057.tlg012.1st1K-grc1","volume":"2","author":[{"literal":"Galenus"}],"editor":[{"family":"Kühn","given":"Karl Gottlob"}],"issued":{"date-parts":[["1821"]]}},"locator":"753.18-754.3","label":"page"}],"schema":"https://github.com/citation-style-language/schema/raw/master/csl-citation.json"} </w:instrText>
      </w:r>
      <w:r w:rsidR="00DC0BE5">
        <w:fldChar w:fldCharType="separate"/>
      </w:r>
      <w:r w:rsidR="00DC0BE5" w:rsidRPr="00DC0BE5">
        <w:rPr>
          <w:rFonts w:cs="Times New Roman"/>
          <w:szCs w:val="24"/>
        </w:rPr>
        <w:t>(Galenus, 1821, p. 753.18-754.3)</w:t>
      </w:r>
      <w:r w:rsidR="00DC0BE5">
        <w:fldChar w:fldCharType="end"/>
      </w:r>
    </w:p>
    <w:p w14:paraId="12CA8FAF" w14:textId="3A7D72A9" w:rsidR="0083696E" w:rsidRDefault="0083696E" w:rsidP="00B1047F">
      <w:pPr>
        <w:pStyle w:val="TRAD"/>
      </w:pPr>
      <w:r w:rsidRPr="0083696E">
        <w:t>[</w:t>
      </w:r>
      <w:proofErr w:type="gramStart"/>
      <w:r w:rsidR="00512CC6">
        <w:t>fr</w:t>
      </w:r>
      <w:r w:rsidRPr="0083696E">
        <w:t>a</w:t>
      </w:r>
      <w:proofErr w:type="gramEnd"/>
      <w:r w:rsidRPr="0083696E">
        <w:t>]</w:t>
      </w:r>
      <w:r w:rsidR="004865C6">
        <w:t xml:space="preserve"> </w:t>
      </w:r>
      <w:r w:rsidR="00856187">
        <w:t xml:space="preserve">On ne donne pas seulement à ces dents le nom de </w:t>
      </w:r>
      <w:proofErr w:type="spellStart"/>
      <w:r w:rsidR="00856187">
        <w:rPr>
          <w:i/>
          <w:iCs/>
        </w:rPr>
        <w:t>gomphioi</w:t>
      </w:r>
      <w:proofErr w:type="spellEnd"/>
      <w:r w:rsidR="004865C6">
        <w:t xml:space="preserve"> </w:t>
      </w:r>
      <w:r w:rsidR="00856187">
        <w:t xml:space="preserve">(enclavées), mais aussi celui de </w:t>
      </w:r>
      <w:proofErr w:type="spellStart"/>
      <w:r w:rsidR="00856187" w:rsidRPr="00856187">
        <w:rPr>
          <w:i/>
          <w:iCs/>
        </w:rPr>
        <w:t>mulai</w:t>
      </w:r>
      <w:proofErr w:type="spellEnd"/>
      <w:r w:rsidR="00856187">
        <w:t xml:space="preserve"> (meules)</w:t>
      </w:r>
      <w:r w:rsidR="00020026">
        <w:t xml:space="preserve">, nom qui est du genre féminin ; c’est un nom qu’elles ont pris, je crois, par métaphore, parce que c’est avec ces dents que nous triturons et pulvérisons les aliments, comme nous le faisons pour les fruits de Déméter avec les meules. </w:t>
      </w:r>
      <w:r w:rsidR="00E629F6">
        <w:fldChar w:fldCharType="begin"/>
      </w:r>
      <w:r w:rsidR="00415EB8">
        <w:instrText xml:space="preserve"> ADDIN ZOTERO_ITEM CSL_CITATION {"citationID":"tW4WGqlm","properties":{"formattedCitation":"(Galien, 2005, p.\\uc0\\u160{}58\\uc0\\u8209{}59)","plainCitation":"(Galien, 2005, p. 58‑59)","noteIndex":0},"citationItems":[{"id":744,"uris":["http://zotero.org/groups/4571007/items/A35M9SV9"],"itemData":{"id":744,"type":"chapter","call-number":"012","collection-title":"Collection des universités de France","container-title":"Tome VII. Les os pour les de ́butants. L’anatomie des muscles","event-place":"Paris","language":"grc;fra","page":"1-83","publisher":"Les Belles lettres","publisher-place":"Paris","title":"Les os pour les débutants","author":[{"literal":"Galien"}],"editor":[{"family":"Garofalo","given":"Ivan"},{"family":"Debru","given":"Armelle"}],"issued":{"date-parts":[["2005"]]}},"locator":"58-59","label":"page"}],"schema":"https://github.com/citation-style-language/schema/raw/master/csl-citation.json"} </w:instrText>
      </w:r>
      <w:r w:rsidR="00E629F6">
        <w:fldChar w:fldCharType="separate"/>
      </w:r>
      <w:r w:rsidR="00415EB8" w:rsidRPr="00415EB8">
        <w:rPr>
          <w:rFonts w:cs="Times New Roman"/>
          <w:szCs w:val="24"/>
        </w:rPr>
        <w:t>(Galien, 2005, p. 58‑59)</w:t>
      </w:r>
      <w:r w:rsidR="00E629F6">
        <w:fldChar w:fldCharType="end"/>
      </w:r>
    </w:p>
    <w:p w14:paraId="2A56511E" w14:textId="596FED3E" w:rsidR="0083696E" w:rsidRDefault="00D20629" w:rsidP="00B1047F">
      <w:pPr>
        <w:pStyle w:val="COMM"/>
      </w:pPr>
      <w:proofErr w:type="gramStart"/>
      <w:r>
        <w:t>voir</w:t>
      </w:r>
      <w:proofErr w:type="gramEnd"/>
      <w:r>
        <w:t xml:space="preserve"> F. Skoda sur </w:t>
      </w:r>
      <w:r>
        <w:rPr>
          <w:lang w:val="el-GR"/>
        </w:rPr>
        <w:t>μύλη</w:t>
      </w:r>
    </w:p>
    <w:p w14:paraId="35ED4621" w14:textId="2EC49C94" w:rsidR="00D20629" w:rsidRDefault="00512CC6" w:rsidP="00B1047F">
      <w:pPr>
        <w:pStyle w:val="AUTEUR"/>
      </w:pPr>
      <w:r>
        <w:t>Giulia Scalas</w:t>
      </w:r>
    </w:p>
    <w:p w14:paraId="47B7987B" w14:textId="06526034" w:rsidR="00512CC6" w:rsidRPr="00D20629" w:rsidRDefault="00512CC6" w:rsidP="00B1047F">
      <w:pPr>
        <w:pStyle w:val="VALID"/>
      </w:pPr>
      <w:proofErr w:type="spellStart"/>
      <w:proofErr w:type="gramStart"/>
      <w:r>
        <w:t>encours</w:t>
      </w:r>
      <w:proofErr w:type="spellEnd"/>
      <w:proofErr w:type="gramEnd"/>
    </w:p>
    <w:p w14:paraId="24F45564" w14:textId="7635954D" w:rsidR="00D20629" w:rsidRDefault="00D20629" w:rsidP="0083696E">
      <w:pPr>
        <w:pStyle w:val="NormalNR"/>
      </w:pPr>
    </w:p>
    <w:p w14:paraId="2C1776EB" w14:textId="5EA48F9A" w:rsidR="00B1047F" w:rsidRDefault="00B1047F" w:rsidP="00B1047F">
      <w:pPr>
        <w:pStyle w:val="NormalNR"/>
        <w:rPr>
          <w:b/>
          <w:bCs/>
        </w:rPr>
      </w:pPr>
      <w:r>
        <w:rPr>
          <w:b/>
          <w:bCs/>
        </w:rPr>
        <w:t>Description des § qui précèdent</w:t>
      </w:r>
    </w:p>
    <w:p w14:paraId="6A25F935" w14:textId="611E9069" w:rsidR="00B1047F" w:rsidRDefault="0094112A" w:rsidP="00B1047F">
      <w:pPr>
        <w:pStyle w:val="NormalNR"/>
      </w:pPr>
      <w:r>
        <w:t>1)</w:t>
      </w:r>
      <w:r w:rsidR="00E74B6F">
        <w:t xml:space="preserve"> </w:t>
      </w:r>
      <w:r w:rsidR="00B1047F" w:rsidRPr="00B1047F">
        <w:t xml:space="preserve">référence </w:t>
      </w:r>
      <w:r w:rsidR="00B1047F">
        <w:t>du passage en vert (</w:t>
      </w:r>
      <w:proofErr w:type="spellStart"/>
      <w:r w:rsidR="00B1047F">
        <w:t>REFPASSAGE</w:t>
      </w:r>
      <w:proofErr w:type="spellEnd"/>
      <w:r w:rsidR="00B1047F">
        <w:t xml:space="preserve">, </w:t>
      </w:r>
      <w:r w:rsidR="00E74B6F">
        <w:t>niveau de t</w:t>
      </w:r>
      <w:r w:rsidR="00B1047F">
        <w:t>itre 1</w:t>
      </w:r>
      <w:r w:rsidR="00E74B6F">
        <w:t>)</w:t>
      </w:r>
    </w:p>
    <w:p w14:paraId="17A0B722" w14:textId="42F3E21A" w:rsidR="00B1047F" w:rsidRPr="0094112A" w:rsidRDefault="0094112A" w:rsidP="00B1047F">
      <w:pPr>
        <w:pStyle w:val="NormalNR"/>
      </w:pPr>
      <w:r>
        <w:t>2)</w:t>
      </w:r>
      <w:r w:rsidR="00E74B6F">
        <w:t xml:space="preserve"> </w:t>
      </w:r>
      <w:r w:rsidR="00B1047F">
        <w:t xml:space="preserve">ligne </w:t>
      </w:r>
      <w:r w:rsidR="00E74B6F">
        <w:t xml:space="preserve">qui vient du site ; la référence ne comporte que le lien vers </w:t>
      </w:r>
      <w:proofErr w:type="spellStart"/>
      <w:r w:rsidR="00E74B6F" w:rsidRPr="00E74B6F">
        <w:t>μετ</w:t>
      </w:r>
      <w:proofErr w:type="spellEnd"/>
      <w:r w:rsidR="00E74B6F" w:rsidRPr="00E74B6F">
        <w:t>αφορ</w:t>
      </w:r>
      <w:r w:rsidR="00E74B6F">
        <w:rPr>
          <w:lang w:val="el-GR"/>
        </w:rPr>
        <w:t>ά</w:t>
      </w:r>
      <w:r w:rsidRPr="0094112A">
        <w:t> </w:t>
      </w:r>
      <w:r>
        <w:t xml:space="preserve">; à supprimer une fois qu’il y aura des liens vers tous les </w:t>
      </w:r>
      <w:r w:rsidRPr="0094112A">
        <w:t>mots-clefs</w:t>
      </w:r>
    </w:p>
    <w:p w14:paraId="075FE3D2" w14:textId="089488CE" w:rsidR="00B1047F" w:rsidRPr="00B1047F" w:rsidRDefault="00D74F19" w:rsidP="00E74B6F">
      <w:pPr>
        <w:pStyle w:val="NormalNR"/>
      </w:pPr>
      <w:r>
        <w:t xml:space="preserve">3) </w:t>
      </w:r>
      <w:r w:rsidR="00B1047F">
        <w:t xml:space="preserve">texte </w:t>
      </w:r>
      <w:r w:rsidR="00AC7207">
        <w:t xml:space="preserve">grec </w:t>
      </w:r>
      <w:r w:rsidR="00B1047F">
        <w:t>avec mots-clefs en style caractère (</w:t>
      </w:r>
      <w:r w:rsidR="00E74B6F" w:rsidRPr="00E74B6F">
        <w:t>terme</w:t>
      </w:r>
      <w:r w:rsidR="00B1047F">
        <w:t xml:space="preserve">s expliqués en </w:t>
      </w:r>
      <w:r w:rsidR="00E74B6F">
        <w:t xml:space="preserve">gras </w:t>
      </w:r>
      <w:r w:rsidR="00B1047F">
        <w:t>violet</w:t>
      </w:r>
      <w:r>
        <w:t xml:space="preserve"> [EXPLIQUE]</w:t>
      </w:r>
      <w:r w:rsidR="00B1047F">
        <w:t xml:space="preserve">, </w:t>
      </w:r>
      <w:r w:rsidR="00E74B6F">
        <w:t>termes métalinguistiques en gras noir</w:t>
      </w:r>
      <w:r>
        <w:t xml:space="preserve"> [</w:t>
      </w:r>
      <w:proofErr w:type="spellStart"/>
      <w:r>
        <w:t>METALING</w:t>
      </w:r>
      <w:proofErr w:type="spellEnd"/>
      <w:r>
        <w:t>]</w:t>
      </w:r>
      <w:r w:rsidR="00E74B6F">
        <w:t>)</w:t>
      </w:r>
      <w:r w:rsidR="00DC0BE5">
        <w:t xml:space="preserve">, </w:t>
      </w:r>
      <w:r w:rsidR="00DC0BE5" w:rsidRPr="00DC0BE5">
        <w:t>référence Zotero d</w:t>
      </w:r>
      <w:r w:rsidR="00DC0BE5">
        <w:t>u texte</w:t>
      </w:r>
      <w:r w:rsidR="00E74B6F">
        <w:t>.</w:t>
      </w:r>
    </w:p>
    <w:p w14:paraId="00AD9AEB" w14:textId="3E49F54B" w:rsidR="00B1047F" w:rsidRDefault="00D74F19" w:rsidP="0083696E">
      <w:pPr>
        <w:pStyle w:val="NormalNR"/>
      </w:pPr>
      <w:r>
        <w:t>4) préfixe de langue de traduction, traduction, référence Zotero de la traduction</w:t>
      </w:r>
    </w:p>
    <w:p w14:paraId="3654061A" w14:textId="556D90AF" w:rsidR="00D74F19" w:rsidRDefault="00D74F19" w:rsidP="0083696E">
      <w:pPr>
        <w:pStyle w:val="NormalNR"/>
      </w:pPr>
      <w:r>
        <w:t>5) commentaire libre</w:t>
      </w:r>
    </w:p>
    <w:p w14:paraId="15D0A0D2" w14:textId="391B044D" w:rsidR="00D74F19" w:rsidRDefault="00D74F19" w:rsidP="0083696E">
      <w:pPr>
        <w:pStyle w:val="NormalNR"/>
      </w:pPr>
      <w:r>
        <w:t>6) nom de l’auteur de la fiche</w:t>
      </w:r>
    </w:p>
    <w:p w14:paraId="5C80BE42" w14:textId="4CA889E8" w:rsidR="00D74F19" w:rsidRDefault="00D74F19" w:rsidP="0083696E">
      <w:pPr>
        <w:pStyle w:val="NormalNR"/>
      </w:pPr>
      <w:r>
        <w:t>7) statut de la fiche (</w:t>
      </w:r>
      <w:proofErr w:type="spellStart"/>
      <w:r>
        <w:t>encours</w:t>
      </w:r>
      <w:proofErr w:type="spellEnd"/>
      <w:r>
        <w:t xml:space="preserve">, </w:t>
      </w:r>
      <w:proofErr w:type="spellStart"/>
      <w:r>
        <w:t>arevoir</w:t>
      </w:r>
      <w:proofErr w:type="spellEnd"/>
      <w:r>
        <w:t>, valide)</w:t>
      </w:r>
    </w:p>
    <w:p w14:paraId="12E3C915" w14:textId="77777777" w:rsidR="00D74F19" w:rsidRDefault="00D74F19" w:rsidP="0083696E">
      <w:pPr>
        <w:pStyle w:val="NormalNR"/>
      </w:pPr>
    </w:p>
    <w:p w14:paraId="3211A178" w14:textId="3E3EA580" w:rsidR="00B1047F" w:rsidRPr="00B1047F" w:rsidRDefault="00B1047F" w:rsidP="00B1047F">
      <w:pPr>
        <w:pStyle w:val="NormalNR"/>
        <w:rPr>
          <w:b/>
          <w:bCs/>
        </w:rPr>
      </w:pPr>
      <w:r>
        <w:rPr>
          <w:b/>
          <w:bCs/>
        </w:rPr>
        <w:t>Remarques</w:t>
      </w:r>
    </w:p>
    <w:p w14:paraId="0CF0B92C" w14:textId="5C334DE4" w:rsidR="00B1047F" w:rsidRDefault="00B1047F" w:rsidP="0083696E">
      <w:pPr>
        <w:pStyle w:val="NormalNR"/>
      </w:pPr>
      <w:r>
        <w:t xml:space="preserve">- pour Zotero, j’ai choisi le style </w:t>
      </w:r>
      <w:r w:rsidR="00D74F19" w:rsidRPr="00D74F19">
        <w:t xml:space="preserve">Sciences Po - </w:t>
      </w:r>
      <w:proofErr w:type="spellStart"/>
      <w:r w:rsidR="00D74F19" w:rsidRPr="00D74F19">
        <w:t>Ecole</w:t>
      </w:r>
      <w:proofErr w:type="spellEnd"/>
      <w:r w:rsidR="00D74F19" w:rsidRPr="00D74F19">
        <w:t xml:space="preserve"> de la recherche (</w:t>
      </w:r>
      <w:proofErr w:type="spellStart"/>
      <w:r w:rsidR="00D74F19" w:rsidRPr="00D74F19">
        <w:t>author</w:t>
      </w:r>
      <w:proofErr w:type="spellEnd"/>
      <w:r w:rsidR="00D74F19" w:rsidRPr="00D74F19">
        <w:t>-date, Français)</w:t>
      </w:r>
      <w:r w:rsidR="00D74F19">
        <w:t xml:space="preserve"> [voir ici : </w:t>
      </w:r>
      <w:hyperlink r:id="rId9" w:history="1">
        <w:r w:rsidR="00D74F19" w:rsidRPr="00F900FD">
          <w:rPr>
            <w:rStyle w:val="Lienhypertexte"/>
          </w:rPr>
          <w:t>https://</w:t>
        </w:r>
        <w:proofErr w:type="spellStart"/>
        <w:r w:rsidR="00D74F19" w:rsidRPr="00F900FD">
          <w:rPr>
            <w:rStyle w:val="Lienhypertexte"/>
          </w:rPr>
          <w:t>www.zotero.org</w:t>
        </w:r>
        <w:proofErr w:type="spellEnd"/>
        <w:r w:rsidR="00D74F19" w:rsidRPr="00F900FD">
          <w:rPr>
            <w:rStyle w:val="Lienhypertexte"/>
          </w:rPr>
          <w:t>/</w:t>
        </w:r>
        <w:proofErr w:type="spellStart"/>
        <w:r w:rsidR="00D74F19" w:rsidRPr="00F900FD">
          <w:rPr>
            <w:rStyle w:val="Lienhypertexte"/>
          </w:rPr>
          <w:t>styles?q</w:t>
        </w:r>
        <w:proofErr w:type="spellEnd"/>
        <w:r w:rsidR="00D74F19" w:rsidRPr="00F900FD">
          <w:rPr>
            <w:rStyle w:val="Lienhypertexte"/>
          </w:rPr>
          <w:t>=</w:t>
        </w:r>
        <w:proofErr w:type="spellStart"/>
        <w:r w:rsidR="00D74F19" w:rsidRPr="00F900FD">
          <w:rPr>
            <w:rStyle w:val="Lienhypertexte"/>
          </w:rPr>
          <w:t>sciences%20po</w:t>
        </w:r>
        <w:proofErr w:type="spellEnd"/>
      </w:hyperlink>
      <w:r w:rsidR="00D74F19">
        <w:t xml:space="preserve">] mais cela n’a </w:t>
      </w:r>
      <w:r w:rsidR="00DC4414">
        <w:t xml:space="preserve">en réalité </w:t>
      </w:r>
      <w:r w:rsidR="00D74F19">
        <w:t xml:space="preserve">aucune importance, l’essentiel est que la référence bibliographique soit en format Zotero, </w:t>
      </w:r>
      <w:r w:rsidR="00DC4414">
        <w:t>on peut ensuite changer de style d’un clic – celui-ci n’est d’ailleurs pas adapté tant que je ne trouve pas le moyen de faire apparaître le nom du traducteur : il faudrait Garofalo (trad.), 2005, et non Galien</w:t>
      </w:r>
      <w:r w:rsidR="00EC2425">
        <w:t>,</w:t>
      </w:r>
      <w:r w:rsidR="00DC4414">
        <w:t xml:space="preserve"> 2005 ! mais l’essentiel est le lien vers la référence Zotero</w:t>
      </w:r>
    </w:p>
    <w:p w14:paraId="37401C2A" w14:textId="52B00E11" w:rsidR="00DC0BE5" w:rsidRDefault="00DC0BE5" w:rsidP="0083696E">
      <w:pPr>
        <w:pStyle w:val="NormalNR"/>
      </w:pPr>
      <w:r>
        <w:t>- il faut aussi la référence Zotero du passage et pas seulement de la traduction, car il pourra y avoir d’autres textes que des textes Kühn</w:t>
      </w:r>
    </w:p>
    <w:p w14:paraId="2863C2D6" w14:textId="6A30CA1A" w:rsidR="00B1047F" w:rsidRDefault="00B1047F" w:rsidP="00B1047F">
      <w:pPr>
        <w:pStyle w:val="NormalNR"/>
      </w:pPr>
      <w:r>
        <w:t xml:space="preserve">- </w:t>
      </w:r>
      <w:r w:rsidR="00EC2425">
        <w:t xml:space="preserve">réponse à votre question : il est important </w:t>
      </w:r>
      <w:r>
        <w:t>de conserver les sauts de ligne, notamment pour les compter quand on réduit le passage par lecture humaine</w:t>
      </w:r>
    </w:p>
    <w:p w14:paraId="3E17EB7E" w14:textId="77777777" w:rsidR="00B1047F" w:rsidRDefault="00B1047F" w:rsidP="00B1047F">
      <w:pPr>
        <w:pStyle w:val="NormalNR"/>
      </w:pPr>
    </w:p>
    <w:p w14:paraId="76AF9F1D" w14:textId="784E5BA6" w:rsidR="00415EB8" w:rsidRPr="00415EB8" w:rsidRDefault="00415EB8" w:rsidP="0083696E">
      <w:pPr>
        <w:pStyle w:val="NormalNR"/>
        <w:rPr>
          <w:b/>
          <w:bCs/>
        </w:rPr>
      </w:pPr>
      <w:r w:rsidRPr="00415EB8">
        <w:rPr>
          <w:b/>
          <w:bCs/>
        </w:rPr>
        <w:t>Mes questions</w:t>
      </w:r>
    </w:p>
    <w:p w14:paraId="44A7E3D0" w14:textId="14AC97E6" w:rsidR="001F104B" w:rsidRDefault="00B1047F" w:rsidP="00B1047F">
      <w:pPr>
        <w:pStyle w:val="NormalNR"/>
      </w:pPr>
      <w:r w:rsidRPr="00B1047F">
        <w:t xml:space="preserve">- </w:t>
      </w:r>
      <w:r w:rsidR="00EC2425">
        <w:t>une</w:t>
      </w:r>
      <w:r>
        <w:t xml:space="preserve"> question de base : </w:t>
      </w:r>
      <w:r w:rsidRPr="00B1047F">
        <w:t xml:space="preserve">est-ce qu’il faut que </w:t>
      </w:r>
      <w:r>
        <w:t>chaque paragraphe de nature différente soit dans un style, comme fait ici, ou plutôt sous un titre</w:t>
      </w:r>
      <w:r w:rsidR="00EC2425">
        <w:t> ?</w:t>
      </w:r>
      <w:r w:rsidR="00DC0BE5">
        <w:t xml:space="preserve"> dans les deux cas, comment faire lorsqu’il y </w:t>
      </w:r>
      <w:r w:rsidR="00DC0BE5">
        <w:lastRenderedPageBreak/>
        <w:t>aura plusieurs textes différents et/ou plusieurs traductions qui se suivent ?</w:t>
      </w:r>
      <w:r w:rsidR="001F104B">
        <w:t xml:space="preserve"> avec le système des titres, il faudrait 6 niveaux de titre, ce qui permettrait de faire suivre 2 passages ou 2 traductions, en les mettant sous des titres différents mais de même niveau ?</w:t>
      </w:r>
      <w:r w:rsidR="00AC7207">
        <w:t xml:space="preserve"> avec le système des styles de </w:t>
      </w:r>
      <w:r w:rsidR="00AC7207" w:rsidRPr="00AC7207">
        <w:t>paragraphe</w:t>
      </w:r>
      <w:r w:rsidR="00AC7207">
        <w:t xml:space="preserve">, peut-être le fait que </w:t>
      </w:r>
      <w:r w:rsidR="00B15340">
        <w:t>plusieurs paragraphes de même style se suivent suffirait-il à indiquer qu’il s’agit de deux textes ou deux traductions différentes ?</w:t>
      </w:r>
    </w:p>
    <w:p w14:paraId="44FAC4F4" w14:textId="6D29D40A" w:rsidR="00B1047F" w:rsidRDefault="00EC2425" w:rsidP="00B1047F">
      <w:pPr>
        <w:pStyle w:val="NormalNR"/>
      </w:pPr>
      <w:r>
        <w:t>-</w:t>
      </w:r>
      <w:r w:rsidR="00B1047F">
        <w:t xml:space="preserve"> </w:t>
      </w:r>
      <w:r>
        <w:t xml:space="preserve">admettons que le </w:t>
      </w:r>
      <w:r w:rsidR="00B1047F" w:rsidRPr="00B1047F">
        <w:t>texte de base soit sans style</w:t>
      </w:r>
      <w:r>
        <w:t xml:space="preserve"> particulier, faut-il lui donner vraiment zéro style ou un</w:t>
      </w:r>
      <w:r w:rsidR="00B1047F" w:rsidRPr="00B1047F">
        <w:t xml:space="preserve"> style </w:t>
      </w:r>
      <w:r>
        <w:t>« </w:t>
      </w:r>
      <w:r w:rsidR="00B1047F" w:rsidRPr="00B1047F">
        <w:t>normal</w:t>
      </w:r>
      <w:r>
        <w:t> »</w:t>
      </w:r>
      <w:r w:rsidR="00B1047F" w:rsidRPr="00B1047F">
        <w:t xml:space="preserve"> ?</w:t>
      </w:r>
    </w:p>
    <w:p w14:paraId="518DA5C5" w14:textId="550AAE7E" w:rsidR="00D81C66" w:rsidRDefault="001F104B" w:rsidP="00B1047F">
      <w:pPr>
        <w:pStyle w:val="NormalNR"/>
      </w:pPr>
      <w:r>
        <w:t xml:space="preserve">- </w:t>
      </w:r>
      <w:r w:rsidRPr="00E34BA3">
        <w:rPr>
          <w:b/>
          <w:bCs/>
        </w:rPr>
        <w:t>le problème le plus ardu me semble être celui des mots-clefs</w:t>
      </w:r>
      <w:r w:rsidR="00B15340">
        <w:t xml:space="preserve"> : il devait évidemment arriver qu’un mot important se trouve non pas dans le texte cité, mais dans ce qui précède, et c’est justement le cas </w:t>
      </w:r>
      <w:r w:rsidR="00E34BA3">
        <w:t xml:space="preserve">dans l’exemple </w:t>
      </w:r>
      <w:r w:rsidR="00E34BA3" w:rsidRPr="00E34BA3">
        <w:rPr>
          <w:i/>
          <w:iCs/>
        </w:rPr>
        <w:t>supra</w:t>
      </w:r>
      <w:r w:rsidR="00E34BA3">
        <w:rPr>
          <w:i/>
          <w:iCs/>
        </w:rPr>
        <w:t> </w:t>
      </w:r>
      <w:r w:rsidR="00E34BA3">
        <w:t>; j’ai tenté de remédier à cette difficulté en mettant le mot ici sous-entendu entre crochets : [</w:t>
      </w:r>
      <w:proofErr w:type="spellStart"/>
      <w:r w:rsidR="00E34BA3" w:rsidRPr="00E34BA3">
        <w:t>γόμφιοι</w:t>
      </w:r>
      <w:proofErr w:type="spellEnd"/>
      <w:r w:rsidR="00E34BA3">
        <w:t xml:space="preserve">] (le grec dit précisément « elles ne sont pas seulement appelées </w:t>
      </w:r>
      <w:r w:rsidR="00E34BA3" w:rsidRPr="00AF6097">
        <w:rPr>
          <w:i/>
          <w:iCs/>
        </w:rPr>
        <w:t>ainsi</w:t>
      </w:r>
      <w:r w:rsidR="00E34BA3">
        <w:t xml:space="preserve"> », le terme </w:t>
      </w:r>
      <w:r w:rsidR="00E34BA3">
        <w:rPr>
          <w:i/>
          <w:iCs/>
        </w:rPr>
        <w:t>ainsi</w:t>
      </w:r>
      <w:r w:rsidR="00E34BA3">
        <w:t xml:space="preserve"> reprenant le terme </w:t>
      </w:r>
      <w:r w:rsidR="00E34BA3">
        <w:rPr>
          <w:i/>
          <w:iCs/>
        </w:rPr>
        <w:t>molaire</w:t>
      </w:r>
      <w:r w:rsidR="00E34BA3">
        <w:t xml:space="preserve"> (</w:t>
      </w:r>
      <w:proofErr w:type="spellStart"/>
      <w:r w:rsidR="00E34BA3" w:rsidRPr="00E34BA3">
        <w:t>γόμφιοι</w:t>
      </w:r>
      <w:proofErr w:type="spellEnd"/>
      <w:r w:rsidR="00E34BA3">
        <w:t xml:space="preserve">) qui précède, mais ce n’est pas idéal car si dans l’exemple qui nous occupe le terme suppléé est par bonheur au même cas que dans la phrase précédente </w:t>
      </w:r>
      <w:r w:rsidR="00E34BA3" w:rsidRPr="00E34BA3">
        <w:t>(et donc a exactement la même forme</w:t>
      </w:r>
      <w:r w:rsidR="00E34BA3">
        <w:t xml:space="preserve"> que sa dernière occurrence</w:t>
      </w:r>
      <w:r w:rsidR="00E34BA3" w:rsidRPr="00E34BA3">
        <w:t>)</w:t>
      </w:r>
      <w:r w:rsidR="00E34BA3">
        <w:t xml:space="preserve">, ce ne sera pas nécessairement le cas une autre fois, ce qui rendra les choses très compliquées </w:t>
      </w:r>
      <w:r w:rsidR="00AF6097">
        <w:t>pour retrouver le mot dans ce qui précède. Il serait plus de créer une section (sous un titre ?) avec la liste des mots-clefs + leur référence exacte</w:t>
      </w:r>
      <w:r w:rsidR="00D81C66">
        <w:t xml:space="preserve"> (sans style pour le coup, puisqu’il y a la référence sur la même ligne ?)</w:t>
      </w:r>
      <w:r w:rsidR="00AF6097">
        <w:t> :</w:t>
      </w:r>
    </w:p>
    <w:p w14:paraId="4EF6974F" w14:textId="1EE48BFC" w:rsidR="00D81C66" w:rsidRDefault="00D81C66" w:rsidP="00D81C66">
      <w:pPr>
        <w:pStyle w:val="NormalNR"/>
      </w:pPr>
      <w:r>
        <w:t>Mots-clefs</w:t>
      </w:r>
    </w:p>
    <w:p w14:paraId="36406C6B" w14:textId="3A11910E" w:rsidR="00D81C66" w:rsidRDefault="00D81C66" w:rsidP="00D81C66">
      <w:pPr>
        <w:pStyle w:val="NormalNR"/>
      </w:pPr>
      <w:r>
        <w:t>Termes expliqués</w:t>
      </w:r>
    </w:p>
    <w:p w14:paraId="608C1C63" w14:textId="45520A85" w:rsidR="00D81C66" w:rsidRDefault="00D81C66" w:rsidP="00D81C66">
      <w:pPr>
        <w:pStyle w:val="NormalNR"/>
      </w:pPr>
      <w:proofErr w:type="spellStart"/>
      <w:proofErr w:type="gramStart"/>
      <w:r>
        <w:t>γόμφιοι</w:t>
      </w:r>
      <w:proofErr w:type="spellEnd"/>
      <w:proofErr w:type="gramEnd"/>
      <w:r>
        <w:t xml:space="preserve"> 2.75</w:t>
      </w:r>
      <w:r w:rsidR="00AB512C">
        <w:t>3</w:t>
      </w:r>
      <w:r>
        <w:t>.17</w:t>
      </w:r>
    </w:p>
    <w:p w14:paraId="52665A32" w14:textId="49128B38" w:rsidR="00D81C66" w:rsidRDefault="00D81C66" w:rsidP="00D81C66">
      <w:pPr>
        <w:pStyle w:val="NormalNR"/>
      </w:pPr>
      <w:proofErr w:type="spellStart"/>
      <w:proofErr w:type="gramStart"/>
      <w:r w:rsidRPr="00D81C66">
        <w:t>μύλ</w:t>
      </w:r>
      <w:proofErr w:type="spellEnd"/>
      <w:r w:rsidRPr="00D81C66">
        <w:t>αι</w:t>
      </w:r>
      <w:proofErr w:type="gramEnd"/>
      <w:r>
        <w:t xml:space="preserve"> </w:t>
      </w:r>
      <w:r w:rsidRPr="00D81C66">
        <w:t>2.75</w:t>
      </w:r>
      <w:r w:rsidR="00AB512C">
        <w:t>3</w:t>
      </w:r>
      <w:r w:rsidRPr="00D81C66">
        <w:t>.1</w:t>
      </w:r>
      <w:r>
        <w:t>8</w:t>
      </w:r>
    </w:p>
    <w:p w14:paraId="793A98ED" w14:textId="4B092D09" w:rsidR="00D81C66" w:rsidRPr="00D81C66" w:rsidRDefault="00D81C66" w:rsidP="00D81C66">
      <w:pPr>
        <w:pStyle w:val="NormalNR"/>
      </w:pPr>
      <w:r w:rsidRPr="00D81C66">
        <w:t xml:space="preserve">Termes </w:t>
      </w:r>
      <w:r>
        <w:t>métalinguistiques</w:t>
      </w:r>
    </w:p>
    <w:p w14:paraId="7A29E1CB" w14:textId="5F417954" w:rsidR="00D81C66" w:rsidRPr="00AB512C" w:rsidRDefault="00D81C66" w:rsidP="00D81C66">
      <w:pPr>
        <w:pStyle w:val="NormalNR"/>
        <w:rPr>
          <w:lang w:val="el-GR"/>
        </w:rPr>
      </w:pPr>
      <w:r w:rsidRPr="00AB512C">
        <w:rPr>
          <w:lang w:val="el-GR"/>
        </w:rPr>
        <w:t>καλοῦνται 2.75</w:t>
      </w:r>
      <w:r w:rsidR="00AB512C" w:rsidRPr="00AB512C">
        <w:rPr>
          <w:lang w:val="el-GR"/>
        </w:rPr>
        <w:t>3</w:t>
      </w:r>
      <w:r w:rsidRPr="00AB512C">
        <w:rPr>
          <w:lang w:val="el-GR"/>
        </w:rPr>
        <w:t>.18</w:t>
      </w:r>
    </w:p>
    <w:p w14:paraId="5322EFF0" w14:textId="47D8E0B4" w:rsidR="00D81C66" w:rsidRPr="00AB512C" w:rsidRDefault="00D81C66" w:rsidP="00D81C66">
      <w:pPr>
        <w:pStyle w:val="NormalNR"/>
        <w:rPr>
          <w:lang w:val="el-GR"/>
        </w:rPr>
      </w:pPr>
      <w:r w:rsidRPr="00AB512C">
        <w:rPr>
          <w:lang w:val="el-GR"/>
        </w:rPr>
        <w:t>θηλυκῶς</w:t>
      </w:r>
      <w:r w:rsidR="00AB512C" w:rsidRPr="00AB512C">
        <w:rPr>
          <w:lang w:val="el-GR"/>
        </w:rPr>
        <w:t xml:space="preserve"> 2.753.18</w:t>
      </w:r>
    </w:p>
    <w:p w14:paraId="020845FB" w14:textId="5C137218" w:rsidR="00D81C66" w:rsidRPr="00AB512C" w:rsidRDefault="00D81C66" w:rsidP="00D81C66">
      <w:pPr>
        <w:pStyle w:val="NormalNR"/>
        <w:rPr>
          <w:lang w:val="el-GR"/>
        </w:rPr>
      </w:pPr>
      <w:r w:rsidRPr="00AB512C">
        <w:rPr>
          <w:lang w:val="el-GR"/>
        </w:rPr>
        <w:t>μεταφορᾶς</w:t>
      </w:r>
      <w:r w:rsidR="00AB512C" w:rsidRPr="00AB512C">
        <w:rPr>
          <w:lang w:val="el-GR"/>
        </w:rPr>
        <w:t xml:space="preserve"> 2.754.1</w:t>
      </w:r>
    </w:p>
    <w:p w14:paraId="22AC4F05" w14:textId="17A3FC76" w:rsidR="00D81C66" w:rsidRPr="00AB512C" w:rsidRDefault="00AB512C" w:rsidP="00D81C66">
      <w:pPr>
        <w:pStyle w:val="NormalNR"/>
        <w:rPr>
          <w:lang w:val="el-GR"/>
        </w:rPr>
      </w:pPr>
      <w:r w:rsidRPr="00AB512C">
        <w:rPr>
          <w:lang w:val="el-GR"/>
        </w:rPr>
        <w:t>τοὔνομα λαβόντες</w:t>
      </w:r>
      <w:r w:rsidR="00D81C66" w:rsidRPr="00AB512C">
        <w:rPr>
          <w:lang w:val="el-GR"/>
        </w:rPr>
        <w:t xml:space="preserve"> </w:t>
      </w:r>
      <w:r w:rsidRPr="00AB512C">
        <w:rPr>
          <w:lang w:val="el-GR"/>
        </w:rPr>
        <w:t>2.754.1</w:t>
      </w:r>
    </w:p>
    <w:p w14:paraId="7A26B180" w14:textId="7E343A3B" w:rsidR="00D81C66" w:rsidRDefault="00D81C66" w:rsidP="00D81C66">
      <w:pPr>
        <w:pStyle w:val="NormalNR"/>
      </w:pPr>
      <w:r>
        <w:t>… mais ce serait évidemment plus fastidieux, avez-vous une idée sur ce point ?</w:t>
      </w:r>
      <w:r w:rsidR="0075522C">
        <w:t xml:space="preserve"> J’insiste un tout petit peu car mieux vaut peut-être quelque chose d’un peu fastidieux plutôt que de passer plus tard des jours ou des semaines à la pêche aux références…</w:t>
      </w:r>
    </w:p>
    <w:p w14:paraId="3C3B6E18" w14:textId="77777777" w:rsidR="00D81C66" w:rsidRDefault="00D81C66" w:rsidP="00B1047F">
      <w:pPr>
        <w:pStyle w:val="NormalNR"/>
      </w:pPr>
    </w:p>
    <w:p w14:paraId="78341078" w14:textId="77777777" w:rsidR="00071275" w:rsidRPr="00876FF2" w:rsidRDefault="00071275" w:rsidP="00390AFC">
      <w:pPr>
        <w:pStyle w:val="CitationNR"/>
        <w:ind w:left="0"/>
      </w:pPr>
    </w:p>
    <w:sectPr w:rsidR="00071275" w:rsidRPr="00876FF2" w:rsidSect="00BC4B9C">
      <w:headerReference w:type="default" r:id="rId10"/>
      <w:footerReference w:type="even"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8D958" w14:textId="77777777" w:rsidR="00DB7CB5" w:rsidRDefault="00DB7CB5" w:rsidP="00FF1AA2">
      <w:pPr>
        <w:spacing w:after="0" w:line="240" w:lineRule="auto"/>
      </w:pPr>
      <w:r>
        <w:separator/>
      </w:r>
    </w:p>
  </w:endnote>
  <w:endnote w:type="continuationSeparator" w:id="0">
    <w:p w14:paraId="3CB4AE97" w14:textId="77777777" w:rsidR="00DB7CB5" w:rsidRDefault="00DB7CB5" w:rsidP="00FF1A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4912491"/>
      <w:docPartObj>
        <w:docPartGallery w:val="Page Numbers (Bottom of Page)"/>
        <w:docPartUnique/>
      </w:docPartObj>
    </w:sdtPr>
    <w:sdtContent>
      <w:sdt>
        <w:sdtPr>
          <w:id w:val="-558172853"/>
          <w:docPartObj>
            <w:docPartGallery w:val="Page Numbers (Top of Page)"/>
            <w:docPartUnique/>
          </w:docPartObj>
        </w:sdtPr>
        <w:sdtContent>
          <w:p w14:paraId="2386B262" w14:textId="77777777" w:rsidR="00AE2223" w:rsidRPr="00245B05" w:rsidRDefault="00AE2223">
            <w:pPr>
              <w:pStyle w:val="Pieddepage"/>
            </w:pPr>
            <w:r w:rsidRPr="007B42D6">
              <w:rPr>
                <w:rFonts w:ascii="Times New Roman" w:hAnsi="Times New Roman" w:cs="Times New Roman"/>
                <w:bCs/>
                <w:sz w:val="24"/>
                <w:szCs w:val="24"/>
              </w:rPr>
              <w:fldChar w:fldCharType="begin"/>
            </w:r>
            <w:r w:rsidRPr="007B42D6">
              <w:rPr>
                <w:rFonts w:ascii="Times New Roman" w:hAnsi="Times New Roman" w:cs="Times New Roman"/>
                <w:bCs/>
              </w:rPr>
              <w:instrText>PAGE</w:instrText>
            </w:r>
            <w:r w:rsidRPr="007B42D6">
              <w:rPr>
                <w:rFonts w:ascii="Times New Roman" w:hAnsi="Times New Roman" w:cs="Times New Roman"/>
                <w:bCs/>
                <w:sz w:val="24"/>
                <w:szCs w:val="24"/>
              </w:rPr>
              <w:fldChar w:fldCharType="separate"/>
            </w:r>
            <w:r w:rsidR="00EC1793" w:rsidRPr="007B42D6">
              <w:rPr>
                <w:rFonts w:ascii="Times New Roman" w:hAnsi="Times New Roman" w:cs="Times New Roman"/>
                <w:bCs/>
                <w:noProof/>
              </w:rPr>
              <w:t>6</w:t>
            </w:r>
            <w:r w:rsidRPr="007B42D6">
              <w:rPr>
                <w:rFonts w:ascii="Times New Roman" w:hAnsi="Times New Roman" w:cs="Times New Roman"/>
                <w:bCs/>
                <w:sz w:val="24"/>
                <w:szCs w:val="24"/>
              </w:rPr>
              <w:fldChar w:fldCharType="end"/>
            </w:r>
            <w:r w:rsidRPr="007B42D6">
              <w:rPr>
                <w:rFonts w:ascii="Times New Roman" w:hAnsi="Times New Roman" w:cs="Times New Roman"/>
                <w:bCs/>
                <w:sz w:val="24"/>
                <w:szCs w:val="24"/>
              </w:rPr>
              <w:t>/</w:t>
            </w:r>
            <w:r w:rsidRPr="007B42D6">
              <w:rPr>
                <w:rFonts w:ascii="Times New Roman" w:hAnsi="Times New Roman" w:cs="Times New Roman"/>
                <w:bCs/>
                <w:sz w:val="24"/>
                <w:szCs w:val="24"/>
              </w:rPr>
              <w:fldChar w:fldCharType="begin"/>
            </w:r>
            <w:r w:rsidRPr="007B42D6">
              <w:rPr>
                <w:rFonts w:ascii="Times New Roman" w:hAnsi="Times New Roman" w:cs="Times New Roman"/>
                <w:bCs/>
              </w:rPr>
              <w:instrText>NUMPAGES</w:instrText>
            </w:r>
            <w:r w:rsidRPr="007B42D6">
              <w:rPr>
                <w:rFonts w:ascii="Times New Roman" w:hAnsi="Times New Roman" w:cs="Times New Roman"/>
                <w:bCs/>
                <w:sz w:val="24"/>
                <w:szCs w:val="24"/>
              </w:rPr>
              <w:fldChar w:fldCharType="separate"/>
            </w:r>
            <w:r w:rsidR="00EC1793" w:rsidRPr="007B42D6">
              <w:rPr>
                <w:rFonts w:ascii="Times New Roman" w:hAnsi="Times New Roman" w:cs="Times New Roman"/>
                <w:bCs/>
                <w:noProof/>
              </w:rPr>
              <w:t>8</w:t>
            </w:r>
            <w:r w:rsidRPr="007B42D6">
              <w:rPr>
                <w:rFonts w:ascii="Times New Roman" w:hAnsi="Times New Roman" w:cs="Times New Roman"/>
                <w:bCs/>
                <w:sz w:val="24"/>
                <w:szCs w:val="24"/>
              </w:rPr>
              <w:fldChar w:fldCharType="end"/>
            </w:r>
          </w:p>
        </w:sdtContent>
      </w:sdt>
    </w:sdtContent>
  </w:sdt>
  <w:p w14:paraId="01760E35" w14:textId="77777777" w:rsidR="00AE2223" w:rsidRDefault="00AE222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8C9F0" w14:textId="77777777" w:rsidR="00AE2223" w:rsidRPr="00342F02" w:rsidRDefault="00AE2223" w:rsidP="00342F02">
    <w:pPr>
      <w:pStyle w:val="Pieddepage"/>
      <w:jc w:val="right"/>
    </w:pPr>
  </w:p>
  <w:sdt>
    <w:sdtPr>
      <w:id w:val="-1182430726"/>
      <w:docPartObj>
        <w:docPartGallery w:val="Page Numbers (Top of Page)"/>
        <w:docPartUnique/>
      </w:docPartObj>
    </w:sdtPr>
    <w:sdtContent>
      <w:p w14:paraId="00A7DB8A" w14:textId="77777777" w:rsidR="007B42D6" w:rsidRPr="007B42D6" w:rsidRDefault="007B42D6" w:rsidP="007B42D6">
        <w:pPr>
          <w:pStyle w:val="Pieddepage"/>
          <w:jc w:val="right"/>
        </w:pPr>
        <w:r w:rsidRPr="007B42D6">
          <w:rPr>
            <w:rFonts w:ascii="Times New Roman" w:hAnsi="Times New Roman" w:cs="Times New Roman"/>
            <w:bCs/>
          </w:rPr>
          <w:fldChar w:fldCharType="begin"/>
        </w:r>
        <w:r w:rsidRPr="007B42D6">
          <w:rPr>
            <w:rFonts w:ascii="Times New Roman" w:hAnsi="Times New Roman" w:cs="Times New Roman"/>
            <w:bCs/>
          </w:rPr>
          <w:instrText>PAGE</w:instrText>
        </w:r>
        <w:r w:rsidRPr="007B42D6">
          <w:rPr>
            <w:rFonts w:ascii="Times New Roman" w:hAnsi="Times New Roman" w:cs="Times New Roman"/>
            <w:bCs/>
          </w:rPr>
          <w:fldChar w:fldCharType="separate"/>
        </w:r>
        <w:r w:rsidRPr="007B42D6">
          <w:rPr>
            <w:rFonts w:ascii="Times New Roman" w:hAnsi="Times New Roman" w:cs="Times New Roman"/>
            <w:bCs/>
          </w:rPr>
          <w:t>8</w:t>
        </w:r>
        <w:r w:rsidRPr="007B42D6">
          <w:rPr>
            <w:rFonts w:ascii="Times New Roman" w:hAnsi="Times New Roman" w:cs="Times New Roman"/>
          </w:rPr>
          <w:fldChar w:fldCharType="end"/>
        </w:r>
        <w:r w:rsidRPr="007B42D6">
          <w:rPr>
            <w:rFonts w:ascii="Times New Roman" w:hAnsi="Times New Roman" w:cs="Times New Roman"/>
            <w:bCs/>
          </w:rPr>
          <w:t>/</w:t>
        </w:r>
        <w:r w:rsidRPr="007B42D6">
          <w:rPr>
            <w:rFonts w:ascii="Times New Roman" w:hAnsi="Times New Roman" w:cs="Times New Roman"/>
            <w:bCs/>
          </w:rPr>
          <w:fldChar w:fldCharType="begin"/>
        </w:r>
        <w:r w:rsidRPr="007B42D6">
          <w:rPr>
            <w:rFonts w:ascii="Times New Roman" w:hAnsi="Times New Roman" w:cs="Times New Roman"/>
            <w:bCs/>
          </w:rPr>
          <w:instrText>NUMPAGES</w:instrText>
        </w:r>
        <w:r w:rsidRPr="007B42D6">
          <w:rPr>
            <w:rFonts w:ascii="Times New Roman" w:hAnsi="Times New Roman" w:cs="Times New Roman"/>
            <w:bCs/>
          </w:rPr>
          <w:fldChar w:fldCharType="separate"/>
        </w:r>
        <w:r w:rsidRPr="007B42D6">
          <w:rPr>
            <w:rFonts w:ascii="Times New Roman" w:hAnsi="Times New Roman" w:cs="Times New Roman"/>
            <w:bCs/>
          </w:rPr>
          <w:t>9</w:t>
        </w:r>
        <w:r w:rsidRPr="007B42D6">
          <w:rPr>
            <w:rFonts w:ascii="Times New Roman" w:hAnsi="Times New Roman" w:cs="Times New Roman"/>
          </w:rPr>
          <w:fldChar w:fldCharType="end"/>
        </w:r>
      </w:p>
    </w:sdtContent>
  </w:sdt>
  <w:p w14:paraId="429DE2BF" w14:textId="77777777" w:rsidR="00AE2223" w:rsidRDefault="00AE2223" w:rsidP="007B42D6">
    <w:pPr>
      <w:pStyle w:val="Pieddepag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A1D41" w14:textId="77777777" w:rsidR="00DB7CB5" w:rsidRDefault="00DB7CB5" w:rsidP="00FF1AA2">
      <w:pPr>
        <w:spacing w:after="0" w:line="240" w:lineRule="auto"/>
      </w:pPr>
      <w:r>
        <w:separator/>
      </w:r>
    </w:p>
  </w:footnote>
  <w:footnote w:type="continuationSeparator" w:id="0">
    <w:p w14:paraId="5986B708" w14:textId="77777777" w:rsidR="00DB7CB5" w:rsidRDefault="00DB7CB5" w:rsidP="00FF1A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04F23" w14:textId="77777777" w:rsidR="00065D67" w:rsidRPr="00065D67" w:rsidRDefault="00065D67">
    <w:pPr>
      <w:pStyle w:val="En-tte"/>
      <w:rPr>
        <w:rFonts w:ascii="Times New Roman" w:hAnsi="Times New Roman" w:cs="Times New Roman"/>
      </w:rPr>
    </w:pPr>
    <w:r w:rsidRPr="00065D67">
      <w:rPr>
        <w:rFonts w:ascii="Times New Roman" w:hAnsi="Times New Roman" w:cs="Times New Roman"/>
      </w:rPr>
      <w:t xml:space="preserve">Nathalie Rousseau </w:t>
    </w:r>
  </w:p>
  <w:p w14:paraId="75A8B49E" w14:textId="5EDBB415" w:rsidR="00065D67" w:rsidRPr="00065D67" w:rsidRDefault="0083696E">
    <w:pPr>
      <w:pStyle w:val="En-tte"/>
      <w:rPr>
        <w:rFonts w:ascii="Times New Roman" w:hAnsi="Times New Roman" w:cs="Times New Roman"/>
      </w:rPr>
    </w:pPr>
    <w:r>
      <w:rPr>
        <w:rFonts w:ascii="Times New Roman" w:hAnsi="Times New Roman" w:cs="Times New Roman"/>
      </w:rPr>
      <w:t>11</w:t>
    </w:r>
    <w:r w:rsidR="00845D0C">
      <w:rPr>
        <w:rFonts w:ascii="Times New Roman" w:hAnsi="Times New Roman" w:cs="Times New Roman"/>
      </w:rPr>
      <w:t>/0</w:t>
    </w:r>
    <w:r w:rsidR="00EB5235">
      <w:rPr>
        <w:rFonts w:ascii="Times New Roman" w:hAnsi="Times New Roman" w:cs="Times New Roman"/>
      </w:rPr>
      <w:t>4</w:t>
    </w:r>
    <w:r w:rsidR="00845D0C">
      <w:rPr>
        <w:rFonts w:ascii="Times New Roman" w:hAnsi="Times New Roman" w:cs="Times New Roman"/>
      </w:rPr>
      <w:t>/202</w:t>
    </w:r>
    <w:r w:rsidR="00EB5235">
      <w:rPr>
        <w:rFonts w:ascii="Times New Roman" w:hAnsi="Times New Roman" w:cs="Times New Roman"/>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F0E94"/>
    <w:multiLevelType w:val="hybridMultilevel"/>
    <w:tmpl w:val="06C643D4"/>
    <w:lvl w:ilvl="0" w:tplc="892E41A4">
      <w:start w:val="1"/>
      <w:numFmt w:val="decimal"/>
      <w:pStyle w:val="TitrerfrenceciteNR"/>
      <w:lvlText w:val="%1."/>
      <w:lvlJc w:val="left"/>
      <w:pPr>
        <w:ind w:left="720" w:hanging="360"/>
      </w:pPr>
      <w:rPr>
        <w:lang w:val="fi-F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C8F4FC1"/>
    <w:multiLevelType w:val="hybridMultilevel"/>
    <w:tmpl w:val="6E287386"/>
    <w:lvl w:ilvl="0" w:tplc="00D4374E">
      <w:start w:val="1"/>
      <w:numFmt w:val="upperLetter"/>
      <w:pStyle w:val="Titre2N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631316F5"/>
    <w:multiLevelType w:val="hybridMultilevel"/>
    <w:tmpl w:val="AA561464"/>
    <w:lvl w:ilvl="0" w:tplc="E862A8E4">
      <w:start w:val="1"/>
      <w:numFmt w:val="decimal"/>
      <w:pStyle w:val="Titre3NR"/>
      <w:lvlText w:val="%1."/>
      <w:lvlJc w:val="left"/>
      <w:pPr>
        <w:ind w:left="1174" w:hanging="360"/>
      </w:pPr>
    </w:lvl>
    <w:lvl w:ilvl="1" w:tplc="040C0019" w:tentative="1">
      <w:start w:val="1"/>
      <w:numFmt w:val="lowerLetter"/>
      <w:lvlText w:val="%2."/>
      <w:lvlJc w:val="left"/>
      <w:pPr>
        <w:ind w:left="1894" w:hanging="360"/>
      </w:pPr>
    </w:lvl>
    <w:lvl w:ilvl="2" w:tplc="040C001B" w:tentative="1">
      <w:start w:val="1"/>
      <w:numFmt w:val="lowerRoman"/>
      <w:lvlText w:val="%3."/>
      <w:lvlJc w:val="right"/>
      <w:pPr>
        <w:ind w:left="2614" w:hanging="180"/>
      </w:pPr>
    </w:lvl>
    <w:lvl w:ilvl="3" w:tplc="040C000F" w:tentative="1">
      <w:start w:val="1"/>
      <w:numFmt w:val="decimal"/>
      <w:lvlText w:val="%4."/>
      <w:lvlJc w:val="left"/>
      <w:pPr>
        <w:ind w:left="3334" w:hanging="360"/>
      </w:pPr>
    </w:lvl>
    <w:lvl w:ilvl="4" w:tplc="040C0019" w:tentative="1">
      <w:start w:val="1"/>
      <w:numFmt w:val="lowerLetter"/>
      <w:lvlText w:val="%5."/>
      <w:lvlJc w:val="left"/>
      <w:pPr>
        <w:ind w:left="4054" w:hanging="360"/>
      </w:pPr>
    </w:lvl>
    <w:lvl w:ilvl="5" w:tplc="040C001B" w:tentative="1">
      <w:start w:val="1"/>
      <w:numFmt w:val="lowerRoman"/>
      <w:lvlText w:val="%6."/>
      <w:lvlJc w:val="right"/>
      <w:pPr>
        <w:ind w:left="4774" w:hanging="180"/>
      </w:pPr>
    </w:lvl>
    <w:lvl w:ilvl="6" w:tplc="040C000F" w:tentative="1">
      <w:start w:val="1"/>
      <w:numFmt w:val="decimal"/>
      <w:lvlText w:val="%7."/>
      <w:lvlJc w:val="left"/>
      <w:pPr>
        <w:ind w:left="5494" w:hanging="360"/>
      </w:pPr>
    </w:lvl>
    <w:lvl w:ilvl="7" w:tplc="040C0019" w:tentative="1">
      <w:start w:val="1"/>
      <w:numFmt w:val="lowerLetter"/>
      <w:lvlText w:val="%8."/>
      <w:lvlJc w:val="left"/>
      <w:pPr>
        <w:ind w:left="6214" w:hanging="360"/>
      </w:pPr>
    </w:lvl>
    <w:lvl w:ilvl="8" w:tplc="040C001B" w:tentative="1">
      <w:start w:val="1"/>
      <w:numFmt w:val="lowerRoman"/>
      <w:lvlText w:val="%9."/>
      <w:lvlJc w:val="right"/>
      <w:pPr>
        <w:ind w:left="6934" w:hanging="180"/>
      </w:pPr>
    </w:lvl>
  </w:abstractNum>
  <w:abstractNum w:abstractNumId="3" w15:restartNumberingAfterBreak="0">
    <w:nsid w:val="749966AA"/>
    <w:multiLevelType w:val="hybridMultilevel"/>
    <w:tmpl w:val="9BDEFC76"/>
    <w:lvl w:ilvl="0" w:tplc="30CC571A">
      <w:start w:val="1"/>
      <w:numFmt w:val="upperRoman"/>
      <w:pStyle w:val="Titre1NR"/>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739182865">
    <w:abstractNumId w:val="3"/>
  </w:num>
  <w:num w:numId="2" w16cid:durableId="1502354630">
    <w:abstractNumId w:val="1"/>
  </w:num>
  <w:num w:numId="3" w16cid:durableId="580338722">
    <w:abstractNumId w:val="2"/>
  </w:num>
  <w:num w:numId="4" w16cid:durableId="1406414542">
    <w:abstractNumId w:val="2"/>
    <w:lvlOverride w:ilvl="0">
      <w:startOverride w:val="1"/>
    </w:lvlOverride>
  </w:num>
  <w:num w:numId="5" w16cid:durableId="1156263793">
    <w:abstractNumId w:val="1"/>
    <w:lvlOverride w:ilvl="0">
      <w:startOverride w:val="1"/>
    </w:lvlOverride>
  </w:num>
  <w:num w:numId="6" w16cid:durableId="815414872">
    <w:abstractNumId w:val="2"/>
    <w:lvlOverride w:ilvl="0">
      <w:startOverride w:val="1"/>
    </w:lvlOverride>
  </w:num>
  <w:num w:numId="7" w16cid:durableId="428082316">
    <w:abstractNumId w:val="2"/>
    <w:lvlOverride w:ilvl="0">
      <w:startOverride w:val="1"/>
    </w:lvlOverride>
  </w:num>
  <w:num w:numId="8" w16cid:durableId="1885563126">
    <w:abstractNumId w:val="1"/>
  </w:num>
  <w:num w:numId="9" w16cid:durableId="726102181">
    <w:abstractNumId w:val="1"/>
    <w:lvlOverride w:ilvl="0">
      <w:startOverride w:val="1"/>
    </w:lvlOverride>
  </w:num>
  <w:num w:numId="10" w16cid:durableId="1182478711">
    <w:abstractNumId w:val="1"/>
    <w:lvlOverride w:ilvl="0">
      <w:startOverride w:val="1"/>
    </w:lvlOverride>
  </w:num>
  <w:num w:numId="11" w16cid:durableId="93477930">
    <w:abstractNumId w:val="1"/>
  </w:num>
  <w:num w:numId="12" w16cid:durableId="159077663">
    <w:abstractNumId w:val="1"/>
    <w:lvlOverride w:ilvl="0">
      <w:startOverride w:val="1"/>
    </w:lvlOverride>
  </w:num>
  <w:num w:numId="13" w16cid:durableId="1954245860">
    <w:abstractNumId w:val="2"/>
    <w:lvlOverride w:ilvl="0">
      <w:startOverride w:val="1"/>
    </w:lvlOverride>
  </w:num>
  <w:num w:numId="14" w16cid:durableId="1205797312">
    <w:abstractNumId w:val="2"/>
    <w:lvlOverride w:ilvl="0">
      <w:startOverride w:val="1"/>
    </w:lvlOverride>
  </w:num>
  <w:num w:numId="15" w16cid:durableId="1539661368">
    <w:abstractNumId w:val="2"/>
    <w:lvlOverride w:ilvl="0">
      <w:startOverride w:val="1"/>
    </w:lvlOverride>
  </w:num>
  <w:num w:numId="16" w16cid:durableId="1316178667">
    <w:abstractNumId w:val="1"/>
    <w:lvlOverride w:ilvl="0">
      <w:startOverride w:val="1"/>
    </w:lvlOverride>
  </w:num>
  <w:num w:numId="17" w16cid:durableId="3132624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71E3BDE-81BB-42B9-A87B-21468E578C53}"/>
    <w:docVar w:name="dgnword-eventsink" w:val="440243496"/>
  </w:docVars>
  <w:rsids>
    <w:rsidRoot w:val="00FF1AA2"/>
    <w:rsid w:val="000010DD"/>
    <w:rsid w:val="00001219"/>
    <w:rsid w:val="00001A08"/>
    <w:rsid w:val="00001DC5"/>
    <w:rsid w:val="00002769"/>
    <w:rsid w:val="00002887"/>
    <w:rsid w:val="00002D00"/>
    <w:rsid w:val="00003D04"/>
    <w:rsid w:val="00005366"/>
    <w:rsid w:val="00010545"/>
    <w:rsid w:val="0001182D"/>
    <w:rsid w:val="00012274"/>
    <w:rsid w:val="0001401A"/>
    <w:rsid w:val="00014CD2"/>
    <w:rsid w:val="00020026"/>
    <w:rsid w:val="00021861"/>
    <w:rsid w:val="00021C36"/>
    <w:rsid w:val="00021C56"/>
    <w:rsid w:val="00021D27"/>
    <w:rsid w:val="00023835"/>
    <w:rsid w:val="00023E59"/>
    <w:rsid w:val="00024BF4"/>
    <w:rsid w:val="00027313"/>
    <w:rsid w:val="0003051D"/>
    <w:rsid w:val="00031610"/>
    <w:rsid w:val="00031D0F"/>
    <w:rsid w:val="000325FC"/>
    <w:rsid w:val="000333CB"/>
    <w:rsid w:val="00033B21"/>
    <w:rsid w:val="00037851"/>
    <w:rsid w:val="00040C32"/>
    <w:rsid w:val="00041EB2"/>
    <w:rsid w:val="00042C04"/>
    <w:rsid w:val="0004335D"/>
    <w:rsid w:val="0004340A"/>
    <w:rsid w:val="00044090"/>
    <w:rsid w:val="00044BE3"/>
    <w:rsid w:val="00045030"/>
    <w:rsid w:val="00045737"/>
    <w:rsid w:val="000500E4"/>
    <w:rsid w:val="0005023E"/>
    <w:rsid w:val="0005048D"/>
    <w:rsid w:val="000504D2"/>
    <w:rsid w:val="0005339F"/>
    <w:rsid w:val="000535B6"/>
    <w:rsid w:val="00053EBA"/>
    <w:rsid w:val="000551CB"/>
    <w:rsid w:val="0005537D"/>
    <w:rsid w:val="000563A8"/>
    <w:rsid w:val="000606E8"/>
    <w:rsid w:val="00060E41"/>
    <w:rsid w:val="00063B6A"/>
    <w:rsid w:val="00063D54"/>
    <w:rsid w:val="0006413C"/>
    <w:rsid w:val="00064A88"/>
    <w:rsid w:val="0006562E"/>
    <w:rsid w:val="00065D67"/>
    <w:rsid w:val="000670AE"/>
    <w:rsid w:val="00071275"/>
    <w:rsid w:val="00071817"/>
    <w:rsid w:val="00072B06"/>
    <w:rsid w:val="000738F6"/>
    <w:rsid w:val="000741F9"/>
    <w:rsid w:val="0007493E"/>
    <w:rsid w:val="00075A0E"/>
    <w:rsid w:val="00075B6C"/>
    <w:rsid w:val="00075F84"/>
    <w:rsid w:val="000763CF"/>
    <w:rsid w:val="00076545"/>
    <w:rsid w:val="00077BDB"/>
    <w:rsid w:val="0008013B"/>
    <w:rsid w:val="00080531"/>
    <w:rsid w:val="00081930"/>
    <w:rsid w:val="0008355D"/>
    <w:rsid w:val="00083CB7"/>
    <w:rsid w:val="00084E15"/>
    <w:rsid w:val="000861A0"/>
    <w:rsid w:val="00086342"/>
    <w:rsid w:val="000919CA"/>
    <w:rsid w:val="00092296"/>
    <w:rsid w:val="00093160"/>
    <w:rsid w:val="00093AEC"/>
    <w:rsid w:val="00094B12"/>
    <w:rsid w:val="0009516F"/>
    <w:rsid w:val="000958C3"/>
    <w:rsid w:val="0009689A"/>
    <w:rsid w:val="000A137C"/>
    <w:rsid w:val="000A1F9C"/>
    <w:rsid w:val="000A39A5"/>
    <w:rsid w:val="000A406C"/>
    <w:rsid w:val="000A56D5"/>
    <w:rsid w:val="000A5B8F"/>
    <w:rsid w:val="000A787B"/>
    <w:rsid w:val="000A7E8D"/>
    <w:rsid w:val="000B0094"/>
    <w:rsid w:val="000B01DF"/>
    <w:rsid w:val="000B0681"/>
    <w:rsid w:val="000B171E"/>
    <w:rsid w:val="000B1B9E"/>
    <w:rsid w:val="000B25A6"/>
    <w:rsid w:val="000B2626"/>
    <w:rsid w:val="000B2BAB"/>
    <w:rsid w:val="000B34AF"/>
    <w:rsid w:val="000B4091"/>
    <w:rsid w:val="000B4FE8"/>
    <w:rsid w:val="000B525B"/>
    <w:rsid w:val="000B612B"/>
    <w:rsid w:val="000B6207"/>
    <w:rsid w:val="000B7A16"/>
    <w:rsid w:val="000C0373"/>
    <w:rsid w:val="000C0937"/>
    <w:rsid w:val="000C15E3"/>
    <w:rsid w:val="000C1602"/>
    <w:rsid w:val="000C2880"/>
    <w:rsid w:val="000C2BC6"/>
    <w:rsid w:val="000C5287"/>
    <w:rsid w:val="000C569D"/>
    <w:rsid w:val="000D01FD"/>
    <w:rsid w:val="000D2633"/>
    <w:rsid w:val="000D3250"/>
    <w:rsid w:val="000D3D99"/>
    <w:rsid w:val="000D4D26"/>
    <w:rsid w:val="000D4DD3"/>
    <w:rsid w:val="000D532D"/>
    <w:rsid w:val="000D5643"/>
    <w:rsid w:val="000D6144"/>
    <w:rsid w:val="000D7778"/>
    <w:rsid w:val="000D79E7"/>
    <w:rsid w:val="000D7AE1"/>
    <w:rsid w:val="000E10A8"/>
    <w:rsid w:val="000E120D"/>
    <w:rsid w:val="000E4EE2"/>
    <w:rsid w:val="000E6AA5"/>
    <w:rsid w:val="000F16F5"/>
    <w:rsid w:val="000F1869"/>
    <w:rsid w:val="000F2AF5"/>
    <w:rsid w:val="000F3989"/>
    <w:rsid w:val="000F52F9"/>
    <w:rsid w:val="000F5733"/>
    <w:rsid w:val="000F73B8"/>
    <w:rsid w:val="000F7711"/>
    <w:rsid w:val="001002D2"/>
    <w:rsid w:val="0010126B"/>
    <w:rsid w:val="00101548"/>
    <w:rsid w:val="00101B5E"/>
    <w:rsid w:val="00102526"/>
    <w:rsid w:val="00104688"/>
    <w:rsid w:val="00106A81"/>
    <w:rsid w:val="00107574"/>
    <w:rsid w:val="00111986"/>
    <w:rsid w:val="00111ADB"/>
    <w:rsid w:val="00113B00"/>
    <w:rsid w:val="00115CF4"/>
    <w:rsid w:val="00116816"/>
    <w:rsid w:val="00117E63"/>
    <w:rsid w:val="00117F4C"/>
    <w:rsid w:val="001200A9"/>
    <w:rsid w:val="0012060B"/>
    <w:rsid w:val="001207F2"/>
    <w:rsid w:val="00120FC5"/>
    <w:rsid w:val="00122471"/>
    <w:rsid w:val="001250E5"/>
    <w:rsid w:val="001259DE"/>
    <w:rsid w:val="00126B70"/>
    <w:rsid w:val="001317D6"/>
    <w:rsid w:val="00131A74"/>
    <w:rsid w:val="001322DE"/>
    <w:rsid w:val="0013284B"/>
    <w:rsid w:val="0013323E"/>
    <w:rsid w:val="00133BCC"/>
    <w:rsid w:val="001347BF"/>
    <w:rsid w:val="00134924"/>
    <w:rsid w:val="00137376"/>
    <w:rsid w:val="0013770E"/>
    <w:rsid w:val="00143CE2"/>
    <w:rsid w:val="001448B0"/>
    <w:rsid w:val="0014604E"/>
    <w:rsid w:val="001523EE"/>
    <w:rsid w:val="001533A9"/>
    <w:rsid w:val="00153E32"/>
    <w:rsid w:val="00155259"/>
    <w:rsid w:val="001557EE"/>
    <w:rsid w:val="00156399"/>
    <w:rsid w:val="00156E36"/>
    <w:rsid w:val="00157084"/>
    <w:rsid w:val="001579B9"/>
    <w:rsid w:val="00161E10"/>
    <w:rsid w:val="00162CFC"/>
    <w:rsid w:val="001631A1"/>
    <w:rsid w:val="00164225"/>
    <w:rsid w:val="001647AC"/>
    <w:rsid w:val="001670AD"/>
    <w:rsid w:val="00171ED0"/>
    <w:rsid w:val="0017345A"/>
    <w:rsid w:val="00173BB8"/>
    <w:rsid w:val="001746C9"/>
    <w:rsid w:val="001754A2"/>
    <w:rsid w:val="00177C3B"/>
    <w:rsid w:val="001801C5"/>
    <w:rsid w:val="001802AD"/>
    <w:rsid w:val="00181BC7"/>
    <w:rsid w:val="00184634"/>
    <w:rsid w:val="00187928"/>
    <w:rsid w:val="00194F84"/>
    <w:rsid w:val="001A07D1"/>
    <w:rsid w:val="001A175B"/>
    <w:rsid w:val="001A21C1"/>
    <w:rsid w:val="001A2637"/>
    <w:rsid w:val="001A3408"/>
    <w:rsid w:val="001A3CB6"/>
    <w:rsid w:val="001A427B"/>
    <w:rsid w:val="001A5EE3"/>
    <w:rsid w:val="001B2346"/>
    <w:rsid w:val="001B3010"/>
    <w:rsid w:val="001B3693"/>
    <w:rsid w:val="001B38A3"/>
    <w:rsid w:val="001B3947"/>
    <w:rsid w:val="001B39A5"/>
    <w:rsid w:val="001B6188"/>
    <w:rsid w:val="001B63F3"/>
    <w:rsid w:val="001B6D7E"/>
    <w:rsid w:val="001B7322"/>
    <w:rsid w:val="001C0F66"/>
    <w:rsid w:val="001C200A"/>
    <w:rsid w:val="001C2F65"/>
    <w:rsid w:val="001C373E"/>
    <w:rsid w:val="001C7099"/>
    <w:rsid w:val="001D0197"/>
    <w:rsid w:val="001D1526"/>
    <w:rsid w:val="001D200F"/>
    <w:rsid w:val="001D2F7A"/>
    <w:rsid w:val="001D4B9B"/>
    <w:rsid w:val="001D4C65"/>
    <w:rsid w:val="001D6447"/>
    <w:rsid w:val="001E031B"/>
    <w:rsid w:val="001E1FB3"/>
    <w:rsid w:val="001E20FF"/>
    <w:rsid w:val="001E3D57"/>
    <w:rsid w:val="001E6011"/>
    <w:rsid w:val="001E6949"/>
    <w:rsid w:val="001F0AD9"/>
    <w:rsid w:val="001F0F89"/>
    <w:rsid w:val="001F104B"/>
    <w:rsid w:val="001F11B6"/>
    <w:rsid w:val="001F18B0"/>
    <w:rsid w:val="001F2E5D"/>
    <w:rsid w:val="001F45BE"/>
    <w:rsid w:val="001F4B31"/>
    <w:rsid w:val="001F5FBF"/>
    <w:rsid w:val="001F666B"/>
    <w:rsid w:val="00202271"/>
    <w:rsid w:val="0020252F"/>
    <w:rsid w:val="00203866"/>
    <w:rsid w:val="00204F74"/>
    <w:rsid w:val="0020616D"/>
    <w:rsid w:val="00207171"/>
    <w:rsid w:val="002104CA"/>
    <w:rsid w:val="00214072"/>
    <w:rsid w:val="00214316"/>
    <w:rsid w:val="00215DC7"/>
    <w:rsid w:val="00215E38"/>
    <w:rsid w:val="00216DEA"/>
    <w:rsid w:val="002174D0"/>
    <w:rsid w:val="00220D04"/>
    <w:rsid w:val="00221277"/>
    <w:rsid w:val="00221DE4"/>
    <w:rsid w:val="00221DF2"/>
    <w:rsid w:val="0022525D"/>
    <w:rsid w:val="0022648D"/>
    <w:rsid w:val="00226D78"/>
    <w:rsid w:val="002314B4"/>
    <w:rsid w:val="00231655"/>
    <w:rsid w:val="0023168C"/>
    <w:rsid w:val="00231747"/>
    <w:rsid w:val="00232A79"/>
    <w:rsid w:val="00233FB3"/>
    <w:rsid w:val="0023449C"/>
    <w:rsid w:val="00234522"/>
    <w:rsid w:val="00234752"/>
    <w:rsid w:val="00235C3D"/>
    <w:rsid w:val="00240089"/>
    <w:rsid w:val="002403E1"/>
    <w:rsid w:val="00240429"/>
    <w:rsid w:val="00241F25"/>
    <w:rsid w:val="002427B0"/>
    <w:rsid w:val="00245036"/>
    <w:rsid w:val="00245B05"/>
    <w:rsid w:val="00245D5F"/>
    <w:rsid w:val="00245FD4"/>
    <w:rsid w:val="0025386A"/>
    <w:rsid w:val="00253C7B"/>
    <w:rsid w:val="00255D03"/>
    <w:rsid w:val="002562F6"/>
    <w:rsid w:val="00256F34"/>
    <w:rsid w:val="00260497"/>
    <w:rsid w:val="00260EAE"/>
    <w:rsid w:val="00264C64"/>
    <w:rsid w:val="002659A8"/>
    <w:rsid w:val="00265FED"/>
    <w:rsid w:val="00271FCA"/>
    <w:rsid w:val="0027267C"/>
    <w:rsid w:val="0027329C"/>
    <w:rsid w:val="00273C91"/>
    <w:rsid w:val="00275BCA"/>
    <w:rsid w:val="002762B6"/>
    <w:rsid w:val="00276B3A"/>
    <w:rsid w:val="00276FBF"/>
    <w:rsid w:val="00281847"/>
    <w:rsid w:val="002820C3"/>
    <w:rsid w:val="0028282C"/>
    <w:rsid w:val="00283754"/>
    <w:rsid w:val="00283A47"/>
    <w:rsid w:val="00283C7F"/>
    <w:rsid w:val="00286064"/>
    <w:rsid w:val="00287A10"/>
    <w:rsid w:val="00290E51"/>
    <w:rsid w:val="002915E5"/>
    <w:rsid w:val="002928AA"/>
    <w:rsid w:val="00292F73"/>
    <w:rsid w:val="002939A9"/>
    <w:rsid w:val="00294167"/>
    <w:rsid w:val="002947C2"/>
    <w:rsid w:val="00294F52"/>
    <w:rsid w:val="002952EE"/>
    <w:rsid w:val="0029582D"/>
    <w:rsid w:val="00295DF3"/>
    <w:rsid w:val="002975C8"/>
    <w:rsid w:val="002A0066"/>
    <w:rsid w:val="002A0E38"/>
    <w:rsid w:val="002A1249"/>
    <w:rsid w:val="002A434B"/>
    <w:rsid w:val="002A48FE"/>
    <w:rsid w:val="002A5D47"/>
    <w:rsid w:val="002A6B61"/>
    <w:rsid w:val="002A6BAB"/>
    <w:rsid w:val="002B0F86"/>
    <w:rsid w:val="002B186E"/>
    <w:rsid w:val="002B3549"/>
    <w:rsid w:val="002B3A66"/>
    <w:rsid w:val="002B4034"/>
    <w:rsid w:val="002B43C1"/>
    <w:rsid w:val="002B4A06"/>
    <w:rsid w:val="002B52C1"/>
    <w:rsid w:val="002B7039"/>
    <w:rsid w:val="002B7242"/>
    <w:rsid w:val="002B790D"/>
    <w:rsid w:val="002B7955"/>
    <w:rsid w:val="002C017A"/>
    <w:rsid w:val="002C1808"/>
    <w:rsid w:val="002C1B75"/>
    <w:rsid w:val="002C1D85"/>
    <w:rsid w:val="002C26BC"/>
    <w:rsid w:val="002C33CC"/>
    <w:rsid w:val="002C414A"/>
    <w:rsid w:val="002C423C"/>
    <w:rsid w:val="002C4A50"/>
    <w:rsid w:val="002C51F3"/>
    <w:rsid w:val="002C60D8"/>
    <w:rsid w:val="002C6D75"/>
    <w:rsid w:val="002D072F"/>
    <w:rsid w:val="002D1395"/>
    <w:rsid w:val="002D5D12"/>
    <w:rsid w:val="002D72C7"/>
    <w:rsid w:val="002E1D63"/>
    <w:rsid w:val="002E288E"/>
    <w:rsid w:val="002E424E"/>
    <w:rsid w:val="002E50DF"/>
    <w:rsid w:val="002E62DE"/>
    <w:rsid w:val="002E6D93"/>
    <w:rsid w:val="002E7E23"/>
    <w:rsid w:val="002F0346"/>
    <w:rsid w:val="002F0547"/>
    <w:rsid w:val="002F1C27"/>
    <w:rsid w:val="002F2C4E"/>
    <w:rsid w:val="002F368B"/>
    <w:rsid w:val="002F45E9"/>
    <w:rsid w:val="002F4EE8"/>
    <w:rsid w:val="002F5A54"/>
    <w:rsid w:val="002F5D8D"/>
    <w:rsid w:val="002F66F5"/>
    <w:rsid w:val="002F7B44"/>
    <w:rsid w:val="002F7C0F"/>
    <w:rsid w:val="002F7C85"/>
    <w:rsid w:val="00301220"/>
    <w:rsid w:val="00302748"/>
    <w:rsid w:val="0030364E"/>
    <w:rsid w:val="00303917"/>
    <w:rsid w:val="00303DCE"/>
    <w:rsid w:val="00304690"/>
    <w:rsid w:val="003052E3"/>
    <w:rsid w:val="003057EB"/>
    <w:rsid w:val="00306195"/>
    <w:rsid w:val="00306C4B"/>
    <w:rsid w:val="00306E83"/>
    <w:rsid w:val="00312D1A"/>
    <w:rsid w:val="003144F7"/>
    <w:rsid w:val="00314BD3"/>
    <w:rsid w:val="003203BD"/>
    <w:rsid w:val="00321CDB"/>
    <w:rsid w:val="003228C4"/>
    <w:rsid w:val="00323252"/>
    <w:rsid w:val="003240BE"/>
    <w:rsid w:val="00324188"/>
    <w:rsid w:val="00326020"/>
    <w:rsid w:val="003274B5"/>
    <w:rsid w:val="00331A61"/>
    <w:rsid w:val="00332E66"/>
    <w:rsid w:val="00333AA9"/>
    <w:rsid w:val="00334004"/>
    <w:rsid w:val="00335538"/>
    <w:rsid w:val="00336129"/>
    <w:rsid w:val="0033692E"/>
    <w:rsid w:val="00336CD5"/>
    <w:rsid w:val="00337F00"/>
    <w:rsid w:val="003421D7"/>
    <w:rsid w:val="00342491"/>
    <w:rsid w:val="003424B7"/>
    <w:rsid w:val="003429B6"/>
    <w:rsid w:val="00342F02"/>
    <w:rsid w:val="00343B07"/>
    <w:rsid w:val="00345529"/>
    <w:rsid w:val="00347480"/>
    <w:rsid w:val="00350DD3"/>
    <w:rsid w:val="00351449"/>
    <w:rsid w:val="00351F74"/>
    <w:rsid w:val="003524D3"/>
    <w:rsid w:val="00353AAE"/>
    <w:rsid w:val="003560E0"/>
    <w:rsid w:val="0035658B"/>
    <w:rsid w:val="003565C7"/>
    <w:rsid w:val="00357457"/>
    <w:rsid w:val="00361867"/>
    <w:rsid w:val="00361D80"/>
    <w:rsid w:val="0036290F"/>
    <w:rsid w:val="0036491B"/>
    <w:rsid w:val="00365E86"/>
    <w:rsid w:val="00375637"/>
    <w:rsid w:val="003758A3"/>
    <w:rsid w:val="00375C28"/>
    <w:rsid w:val="003761C5"/>
    <w:rsid w:val="003765B1"/>
    <w:rsid w:val="00376D08"/>
    <w:rsid w:val="00376F27"/>
    <w:rsid w:val="00377B8D"/>
    <w:rsid w:val="003800EA"/>
    <w:rsid w:val="00380401"/>
    <w:rsid w:val="003814E7"/>
    <w:rsid w:val="003835EB"/>
    <w:rsid w:val="00383A28"/>
    <w:rsid w:val="00384CCE"/>
    <w:rsid w:val="003856F2"/>
    <w:rsid w:val="00385D2B"/>
    <w:rsid w:val="003864D2"/>
    <w:rsid w:val="00386CFF"/>
    <w:rsid w:val="00387824"/>
    <w:rsid w:val="00387EFE"/>
    <w:rsid w:val="003901EA"/>
    <w:rsid w:val="0039088F"/>
    <w:rsid w:val="00390AFC"/>
    <w:rsid w:val="0039219C"/>
    <w:rsid w:val="00392434"/>
    <w:rsid w:val="003930EA"/>
    <w:rsid w:val="003932B8"/>
    <w:rsid w:val="003953FF"/>
    <w:rsid w:val="0039576E"/>
    <w:rsid w:val="0039711D"/>
    <w:rsid w:val="003A03EC"/>
    <w:rsid w:val="003A04B2"/>
    <w:rsid w:val="003A1282"/>
    <w:rsid w:val="003A2E20"/>
    <w:rsid w:val="003A2E49"/>
    <w:rsid w:val="003A45DE"/>
    <w:rsid w:val="003A4909"/>
    <w:rsid w:val="003A5031"/>
    <w:rsid w:val="003A5126"/>
    <w:rsid w:val="003A62C4"/>
    <w:rsid w:val="003A642F"/>
    <w:rsid w:val="003B07E3"/>
    <w:rsid w:val="003B0DE5"/>
    <w:rsid w:val="003B1C4D"/>
    <w:rsid w:val="003B2B17"/>
    <w:rsid w:val="003B44EF"/>
    <w:rsid w:val="003B5D91"/>
    <w:rsid w:val="003B66C7"/>
    <w:rsid w:val="003B6BC7"/>
    <w:rsid w:val="003B71F3"/>
    <w:rsid w:val="003C0475"/>
    <w:rsid w:val="003C0C61"/>
    <w:rsid w:val="003C16F3"/>
    <w:rsid w:val="003C2381"/>
    <w:rsid w:val="003C2C18"/>
    <w:rsid w:val="003C571A"/>
    <w:rsid w:val="003C5DAD"/>
    <w:rsid w:val="003D22AB"/>
    <w:rsid w:val="003D3635"/>
    <w:rsid w:val="003D5351"/>
    <w:rsid w:val="003D7313"/>
    <w:rsid w:val="003E00FC"/>
    <w:rsid w:val="003E0E62"/>
    <w:rsid w:val="003E3A5C"/>
    <w:rsid w:val="003E457C"/>
    <w:rsid w:val="003E6231"/>
    <w:rsid w:val="003E6597"/>
    <w:rsid w:val="003E680F"/>
    <w:rsid w:val="003E6CDF"/>
    <w:rsid w:val="003E73F6"/>
    <w:rsid w:val="003F0298"/>
    <w:rsid w:val="003F0BED"/>
    <w:rsid w:val="003F1B12"/>
    <w:rsid w:val="003F3715"/>
    <w:rsid w:val="003F3C63"/>
    <w:rsid w:val="003F42B2"/>
    <w:rsid w:val="003F5026"/>
    <w:rsid w:val="003F5E11"/>
    <w:rsid w:val="003F6008"/>
    <w:rsid w:val="003F73CE"/>
    <w:rsid w:val="00400277"/>
    <w:rsid w:val="0040105D"/>
    <w:rsid w:val="00403E63"/>
    <w:rsid w:val="004042AA"/>
    <w:rsid w:val="00404B4B"/>
    <w:rsid w:val="0040545F"/>
    <w:rsid w:val="0040576B"/>
    <w:rsid w:val="004057D3"/>
    <w:rsid w:val="00407FBC"/>
    <w:rsid w:val="00411107"/>
    <w:rsid w:val="004118F0"/>
    <w:rsid w:val="00411B79"/>
    <w:rsid w:val="0041268C"/>
    <w:rsid w:val="00412ABF"/>
    <w:rsid w:val="00413068"/>
    <w:rsid w:val="004134D1"/>
    <w:rsid w:val="00414998"/>
    <w:rsid w:val="0041551A"/>
    <w:rsid w:val="0041572D"/>
    <w:rsid w:val="00415EB8"/>
    <w:rsid w:val="00415FC4"/>
    <w:rsid w:val="00417878"/>
    <w:rsid w:val="00417E17"/>
    <w:rsid w:val="00424476"/>
    <w:rsid w:val="0042581F"/>
    <w:rsid w:val="00425FDD"/>
    <w:rsid w:val="00426457"/>
    <w:rsid w:val="00427DE3"/>
    <w:rsid w:val="00434DD1"/>
    <w:rsid w:val="004372EB"/>
    <w:rsid w:val="00437CD6"/>
    <w:rsid w:val="0044029C"/>
    <w:rsid w:val="00440588"/>
    <w:rsid w:val="004415B5"/>
    <w:rsid w:val="00441966"/>
    <w:rsid w:val="00441C49"/>
    <w:rsid w:val="00445B31"/>
    <w:rsid w:val="00446881"/>
    <w:rsid w:val="004500C6"/>
    <w:rsid w:val="0045031B"/>
    <w:rsid w:val="00450B1C"/>
    <w:rsid w:val="00452171"/>
    <w:rsid w:val="0045277E"/>
    <w:rsid w:val="0045314A"/>
    <w:rsid w:val="00455129"/>
    <w:rsid w:val="004551EA"/>
    <w:rsid w:val="00455347"/>
    <w:rsid w:val="004559F2"/>
    <w:rsid w:val="0045681E"/>
    <w:rsid w:val="00461481"/>
    <w:rsid w:val="00461C91"/>
    <w:rsid w:val="004623AF"/>
    <w:rsid w:val="00462E64"/>
    <w:rsid w:val="0046306D"/>
    <w:rsid w:val="00464DC6"/>
    <w:rsid w:val="00465302"/>
    <w:rsid w:val="00467438"/>
    <w:rsid w:val="00467675"/>
    <w:rsid w:val="00467B7A"/>
    <w:rsid w:val="00467E3A"/>
    <w:rsid w:val="00470500"/>
    <w:rsid w:val="00470A85"/>
    <w:rsid w:val="00476451"/>
    <w:rsid w:val="00476A9E"/>
    <w:rsid w:val="004778A5"/>
    <w:rsid w:val="00480CBC"/>
    <w:rsid w:val="00482913"/>
    <w:rsid w:val="004840C4"/>
    <w:rsid w:val="00484A07"/>
    <w:rsid w:val="004851A5"/>
    <w:rsid w:val="00485FE0"/>
    <w:rsid w:val="004865C6"/>
    <w:rsid w:val="00486B62"/>
    <w:rsid w:val="00486DF8"/>
    <w:rsid w:val="00487E6C"/>
    <w:rsid w:val="00490315"/>
    <w:rsid w:val="0049058A"/>
    <w:rsid w:val="00490CA7"/>
    <w:rsid w:val="00492621"/>
    <w:rsid w:val="0049270B"/>
    <w:rsid w:val="004944FD"/>
    <w:rsid w:val="0049633F"/>
    <w:rsid w:val="00496B18"/>
    <w:rsid w:val="00497330"/>
    <w:rsid w:val="004A102A"/>
    <w:rsid w:val="004A2D63"/>
    <w:rsid w:val="004A49CD"/>
    <w:rsid w:val="004A4F7E"/>
    <w:rsid w:val="004A5097"/>
    <w:rsid w:val="004A5A6F"/>
    <w:rsid w:val="004A71F8"/>
    <w:rsid w:val="004B08A3"/>
    <w:rsid w:val="004B09F2"/>
    <w:rsid w:val="004B42FA"/>
    <w:rsid w:val="004B6A5D"/>
    <w:rsid w:val="004B7193"/>
    <w:rsid w:val="004B740C"/>
    <w:rsid w:val="004B79CC"/>
    <w:rsid w:val="004C0588"/>
    <w:rsid w:val="004C09B9"/>
    <w:rsid w:val="004C15CF"/>
    <w:rsid w:val="004C1E48"/>
    <w:rsid w:val="004C2033"/>
    <w:rsid w:val="004C258A"/>
    <w:rsid w:val="004C2B9C"/>
    <w:rsid w:val="004C3C6A"/>
    <w:rsid w:val="004C5388"/>
    <w:rsid w:val="004C5F81"/>
    <w:rsid w:val="004C705B"/>
    <w:rsid w:val="004D03CC"/>
    <w:rsid w:val="004D0A78"/>
    <w:rsid w:val="004D1AB6"/>
    <w:rsid w:val="004D2AF4"/>
    <w:rsid w:val="004D7A7F"/>
    <w:rsid w:val="004E0B1B"/>
    <w:rsid w:val="004E0FEA"/>
    <w:rsid w:val="004E1946"/>
    <w:rsid w:val="004E1F64"/>
    <w:rsid w:val="004E3804"/>
    <w:rsid w:val="004E3D73"/>
    <w:rsid w:val="004E3D7C"/>
    <w:rsid w:val="004E3FE6"/>
    <w:rsid w:val="004E422E"/>
    <w:rsid w:val="004E485B"/>
    <w:rsid w:val="004E4B36"/>
    <w:rsid w:val="004E540F"/>
    <w:rsid w:val="004E57CB"/>
    <w:rsid w:val="004F0BDA"/>
    <w:rsid w:val="004F2472"/>
    <w:rsid w:val="004F4250"/>
    <w:rsid w:val="004F44DC"/>
    <w:rsid w:val="004F4B33"/>
    <w:rsid w:val="004F5E61"/>
    <w:rsid w:val="004F63F2"/>
    <w:rsid w:val="004F648A"/>
    <w:rsid w:val="004F7EB8"/>
    <w:rsid w:val="00500C46"/>
    <w:rsid w:val="00500F9B"/>
    <w:rsid w:val="005020F3"/>
    <w:rsid w:val="00504D99"/>
    <w:rsid w:val="005052C4"/>
    <w:rsid w:val="00505642"/>
    <w:rsid w:val="00505B7E"/>
    <w:rsid w:val="00506138"/>
    <w:rsid w:val="00506CAB"/>
    <w:rsid w:val="005073F0"/>
    <w:rsid w:val="0050749C"/>
    <w:rsid w:val="005077FA"/>
    <w:rsid w:val="0051036F"/>
    <w:rsid w:val="0051049D"/>
    <w:rsid w:val="00510CD7"/>
    <w:rsid w:val="00511709"/>
    <w:rsid w:val="00511B37"/>
    <w:rsid w:val="00511B57"/>
    <w:rsid w:val="00512CC6"/>
    <w:rsid w:val="00513485"/>
    <w:rsid w:val="00517EE5"/>
    <w:rsid w:val="00520039"/>
    <w:rsid w:val="00521DA5"/>
    <w:rsid w:val="00521F2F"/>
    <w:rsid w:val="00522FB3"/>
    <w:rsid w:val="005232D3"/>
    <w:rsid w:val="00524B46"/>
    <w:rsid w:val="00525D61"/>
    <w:rsid w:val="00525F0B"/>
    <w:rsid w:val="0052744C"/>
    <w:rsid w:val="0052758F"/>
    <w:rsid w:val="00530CF6"/>
    <w:rsid w:val="00532C4E"/>
    <w:rsid w:val="00533710"/>
    <w:rsid w:val="00535135"/>
    <w:rsid w:val="005358FE"/>
    <w:rsid w:val="00536114"/>
    <w:rsid w:val="00540A77"/>
    <w:rsid w:val="005411D7"/>
    <w:rsid w:val="00541E25"/>
    <w:rsid w:val="005423B8"/>
    <w:rsid w:val="00543140"/>
    <w:rsid w:val="0054490A"/>
    <w:rsid w:val="00545D1D"/>
    <w:rsid w:val="005461C4"/>
    <w:rsid w:val="00546C17"/>
    <w:rsid w:val="00547262"/>
    <w:rsid w:val="00550034"/>
    <w:rsid w:val="00550D83"/>
    <w:rsid w:val="0055506B"/>
    <w:rsid w:val="0055560C"/>
    <w:rsid w:val="00555A37"/>
    <w:rsid w:val="00557EEB"/>
    <w:rsid w:val="0056023A"/>
    <w:rsid w:val="0056232B"/>
    <w:rsid w:val="00563226"/>
    <w:rsid w:val="00563B80"/>
    <w:rsid w:val="00565CFC"/>
    <w:rsid w:val="0056609D"/>
    <w:rsid w:val="00566BD5"/>
    <w:rsid w:val="00566C3D"/>
    <w:rsid w:val="0056728D"/>
    <w:rsid w:val="00571761"/>
    <w:rsid w:val="005719F5"/>
    <w:rsid w:val="00571D4F"/>
    <w:rsid w:val="0057213A"/>
    <w:rsid w:val="00573282"/>
    <w:rsid w:val="00575C85"/>
    <w:rsid w:val="00576F75"/>
    <w:rsid w:val="0057795E"/>
    <w:rsid w:val="00580974"/>
    <w:rsid w:val="00582ADD"/>
    <w:rsid w:val="005844DD"/>
    <w:rsid w:val="00584DE5"/>
    <w:rsid w:val="005863DB"/>
    <w:rsid w:val="00591862"/>
    <w:rsid w:val="00591A83"/>
    <w:rsid w:val="005952C7"/>
    <w:rsid w:val="0059661B"/>
    <w:rsid w:val="00596F06"/>
    <w:rsid w:val="005A2BB9"/>
    <w:rsid w:val="005A6989"/>
    <w:rsid w:val="005B0358"/>
    <w:rsid w:val="005B1787"/>
    <w:rsid w:val="005B1C7F"/>
    <w:rsid w:val="005B44FF"/>
    <w:rsid w:val="005B5717"/>
    <w:rsid w:val="005B5EA4"/>
    <w:rsid w:val="005B730E"/>
    <w:rsid w:val="005C0037"/>
    <w:rsid w:val="005C03F3"/>
    <w:rsid w:val="005C03F5"/>
    <w:rsid w:val="005C08B2"/>
    <w:rsid w:val="005C0D96"/>
    <w:rsid w:val="005C1583"/>
    <w:rsid w:val="005C1A85"/>
    <w:rsid w:val="005C26F5"/>
    <w:rsid w:val="005C3A13"/>
    <w:rsid w:val="005C522F"/>
    <w:rsid w:val="005C5A4B"/>
    <w:rsid w:val="005C66D6"/>
    <w:rsid w:val="005C675A"/>
    <w:rsid w:val="005C6C96"/>
    <w:rsid w:val="005C6EE6"/>
    <w:rsid w:val="005D006E"/>
    <w:rsid w:val="005D082A"/>
    <w:rsid w:val="005D4892"/>
    <w:rsid w:val="005D4AAD"/>
    <w:rsid w:val="005D60FE"/>
    <w:rsid w:val="005D6A80"/>
    <w:rsid w:val="005D7E3C"/>
    <w:rsid w:val="005E046E"/>
    <w:rsid w:val="005E06C0"/>
    <w:rsid w:val="005E0EA2"/>
    <w:rsid w:val="005E1A75"/>
    <w:rsid w:val="005E1D76"/>
    <w:rsid w:val="005E415A"/>
    <w:rsid w:val="005E5660"/>
    <w:rsid w:val="005E5953"/>
    <w:rsid w:val="005E66D0"/>
    <w:rsid w:val="005F00DB"/>
    <w:rsid w:val="005F1340"/>
    <w:rsid w:val="005F14C6"/>
    <w:rsid w:val="005F1C75"/>
    <w:rsid w:val="005F1CCE"/>
    <w:rsid w:val="005F235E"/>
    <w:rsid w:val="005F3AA2"/>
    <w:rsid w:val="005F5A71"/>
    <w:rsid w:val="005F5C10"/>
    <w:rsid w:val="005F6124"/>
    <w:rsid w:val="005F6D02"/>
    <w:rsid w:val="005F6DDC"/>
    <w:rsid w:val="005F7235"/>
    <w:rsid w:val="005F7C63"/>
    <w:rsid w:val="00600971"/>
    <w:rsid w:val="00600DB9"/>
    <w:rsid w:val="006013CF"/>
    <w:rsid w:val="00601BBD"/>
    <w:rsid w:val="0060241F"/>
    <w:rsid w:val="00602DC8"/>
    <w:rsid w:val="00602F87"/>
    <w:rsid w:val="00603BB8"/>
    <w:rsid w:val="00604044"/>
    <w:rsid w:val="00605DB5"/>
    <w:rsid w:val="006061DA"/>
    <w:rsid w:val="00607094"/>
    <w:rsid w:val="006076D1"/>
    <w:rsid w:val="0061145F"/>
    <w:rsid w:val="00613793"/>
    <w:rsid w:val="006147CA"/>
    <w:rsid w:val="0061570A"/>
    <w:rsid w:val="00615A19"/>
    <w:rsid w:val="00615DF4"/>
    <w:rsid w:val="00616650"/>
    <w:rsid w:val="00616F3D"/>
    <w:rsid w:val="0061795D"/>
    <w:rsid w:val="006203EE"/>
    <w:rsid w:val="00621F9F"/>
    <w:rsid w:val="00623149"/>
    <w:rsid w:val="006240D9"/>
    <w:rsid w:val="00625B4E"/>
    <w:rsid w:val="00627481"/>
    <w:rsid w:val="00630E7F"/>
    <w:rsid w:val="00631E27"/>
    <w:rsid w:val="0063216C"/>
    <w:rsid w:val="00633D52"/>
    <w:rsid w:val="006344F4"/>
    <w:rsid w:val="00634694"/>
    <w:rsid w:val="00640369"/>
    <w:rsid w:val="00640CCB"/>
    <w:rsid w:val="0064232B"/>
    <w:rsid w:val="006438EE"/>
    <w:rsid w:val="00646442"/>
    <w:rsid w:val="0065157C"/>
    <w:rsid w:val="006519CD"/>
    <w:rsid w:val="00652415"/>
    <w:rsid w:val="00652D97"/>
    <w:rsid w:val="00653C1D"/>
    <w:rsid w:val="00653D8F"/>
    <w:rsid w:val="00653F01"/>
    <w:rsid w:val="00655577"/>
    <w:rsid w:val="00655A0C"/>
    <w:rsid w:val="006570BE"/>
    <w:rsid w:val="006621B5"/>
    <w:rsid w:val="00662398"/>
    <w:rsid w:val="00662E31"/>
    <w:rsid w:val="006645D6"/>
    <w:rsid w:val="00664C4E"/>
    <w:rsid w:val="0066541A"/>
    <w:rsid w:val="0066675C"/>
    <w:rsid w:val="00666C06"/>
    <w:rsid w:val="00666E74"/>
    <w:rsid w:val="006701DA"/>
    <w:rsid w:val="006713C6"/>
    <w:rsid w:val="0067260E"/>
    <w:rsid w:val="00672ED9"/>
    <w:rsid w:val="00672FE2"/>
    <w:rsid w:val="00674883"/>
    <w:rsid w:val="0067573F"/>
    <w:rsid w:val="006768CE"/>
    <w:rsid w:val="0067710A"/>
    <w:rsid w:val="00677224"/>
    <w:rsid w:val="00677B11"/>
    <w:rsid w:val="00680828"/>
    <w:rsid w:val="00680B65"/>
    <w:rsid w:val="006813C5"/>
    <w:rsid w:val="006841E9"/>
    <w:rsid w:val="00685F8B"/>
    <w:rsid w:val="00687311"/>
    <w:rsid w:val="00687DC8"/>
    <w:rsid w:val="0069086B"/>
    <w:rsid w:val="00691DC4"/>
    <w:rsid w:val="006924F3"/>
    <w:rsid w:val="00692EC2"/>
    <w:rsid w:val="006935C4"/>
    <w:rsid w:val="0069374A"/>
    <w:rsid w:val="00693D83"/>
    <w:rsid w:val="0069436D"/>
    <w:rsid w:val="0069640C"/>
    <w:rsid w:val="006A0785"/>
    <w:rsid w:val="006A0E0F"/>
    <w:rsid w:val="006A1587"/>
    <w:rsid w:val="006A51F1"/>
    <w:rsid w:val="006A5B9E"/>
    <w:rsid w:val="006A5CF4"/>
    <w:rsid w:val="006A5DA5"/>
    <w:rsid w:val="006B3891"/>
    <w:rsid w:val="006B46ED"/>
    <w:rsid w:val="006B5827"/>
    <w:rsid w:val="006B585B"/>
    <w:rsid w:val="006B68BD"/>
    <w:rsid w:val="006B6AF0"/>
    <w:rsid w:val="006B6CCF"/>
    <w:rsid w:val="006B7047"/>
    <w:rsid w:val="006B7450"/>
    <w:rsid w:val="006C08D6"/>
    <w:rsid w:val="006C0D9F"/>
    <w:rsid w:val="006C0F00"/>
    <w:rsid w:val="006C0F97"/>
    <w:rsid w:val="006C158E"/>
    <w:rsid w:val="006C2191"/>
    <w:rsid w:val="006C2F5D"/>
    <w:rsid w:val="006C3696"/>
    <w:rsid w:val="006C3C62"/>
    <w:rsid w:val="006C41BD"/>
    <w:rsid w:val="006C4947"/>
    <w:rsid w:val="006C539F"/>
    <w:rsid w:val="006D1CDE"/>
    <w:rsid w:val="006D1DDE"/>
    <w:rsid w:val="006D23BE"/>
    <w:rsid w:val="006D69D6"/>
    <w:rsid w:val="006D727D"/>
    <w:rsid w:val="006E0491"/>
    <w:rsid w:val="006E0EE8"/>
    <w:rsid w:val="006E1CDA"/>
    <w:rsid w:val="006E1DF8"/>
    <w:rsid w:val="006E268A"/>
    <w:rsid w:val="006E3060"/>
    <w:rsid w:val="006E377C"/>
    <w:rsid w:val="006E3E27"/>
    <w:rsid w:val="006E562D"/>
    <w:rsid w:val="006E6F50"/>
    <w:rsid w:val="006E7664"/>
    <w:rsid w:val="006E7C9B"/>
    <w:rsid w:val="006F070C"/>
    <w:rsid w:val="006F0D2F"/>
    <w:rsid w:val="006F16F3"/>
    <w:rsid w:val="006F1905"/>
    <w:rsid w:val="006F2A4E"/>
    <w:rsid w:val="006F5E8C"/>
    <w:rsid w:val="006F65F3"/>
    <w:rsid w:val="006F6624"/>
    <w:rsid w:val="006F7DA5"/>
    <w:rsid w:val="006F7EEC"/>
    <w:rsid w:val="00700419"/>
    <w:rsid w:val="00702328"/>
    <w:rsid w:val="007025E3"/>
    <w:rsid w:val="00704892"/>
    <w:rsid w:val="00705F08"/>
    <w:rsid w:val="00706823"/>
    <w:rsid w:val="00706CD2"/>
    <w:rsid w:val="00707FF5"/>
    <w:rsid w:val="00710C8D"/>
    <w:rsid w:val="007118B3"/>
    <w:rsid w:val="00711F1D"/>
    <w:rsid w:val="00712FDD"/>
    <w:rsid w:val="00713175"/>
    <w:rsid w:val="00713915"/>
    <w:rsid w:val="00714320"/>
    <w:rsid w:val="007153C6"/>
    <w:rsid w:val="007173FC"/>
    <w:rsid w:val="0071795F"/>
    <w:rsid w:val="00717AA7"/>
    <w:rsid w:val="00721ECC"/>
    <w:rsid w:val="00721F45"/>
    <w:rsid w:val="007229B7"/>
    <w:rsid w:val="00725912"/>
    <w:rsid w:val="0072619A"/>
    <w:rsid w:val="00727134"/>
    <w:rsid w:val="00727964"/>
    <w:rsid w:val="00727B60"/>
    <w:rsid w:val="00727C28"/>
    <w:rsid w:val="00727F86"/>
    <w:rsid w:val="007312B6"/>
    <w:rsid w:val="00733742"/>
    <w:rsid w:val="00734BB4"/>
    <w:rsid w:val="0073636C"/>
    <w:rsid w:val="0074142F"/>
    <w:rsid w:val="00741B46"/>
    <w:rsid w:val="00741C82"/>
    <w:rsid w:val="00741C9C"/>
    <w:rsid w:val="00741F71"/>
    <w:rsid w:val="00743118"/>
    <w:rsid w:val="0074548B"/>
    <w:rsid w:val="0074672E"/>
    <w:rsid w:val="00746B86"/>
    <w:rsid w:val="00746E95"/>
    <w:rsid w:val="00746EC3"/>
    <w:rsid w:val="0074793D"/>
    <w:rsid w:val="00751759"/>
    <w:rsid w:val="007524DD"/>
    <w:rsid w:val="0075522C"/>
    <w:rsid w:val="00755DF3"/>
    <w:rsid w:val="0075696C"/>
    <w:rsid w:val="00756E1D"/>
    <w:rsid w:val="00761324"/>
    <w:rsid w:val="00761831"/>
    <w:rsid w:val="0076285E"/>
    <w:rsid w:val="007633EF"/>
    <w:rsid w:val="00763FA6"/>
    <w:rsid w:val="00764B48"/>
    <w:rsid w:val="00767DD2"/>
    <w:rsid w:val="0077027A"/>
    <w:rsid w:val="0077528C"/>
    <w:rsid w:val="00776300"/>
    <w:rsid w:val="00776B0E"/>
    <w:rsid w:val="0077726A"/>
    <w:rsid w:val="007801B1"/>
    <w:rsid w:val="00780AFE"/>
    <w:rsid w:val="00780D94"/>
    <w:rsid w:val="00781117"/>
    <w:rsid w:val="00781FDB"/>
    <w:rsid w:val="0078236A"/>
    <w:rsid w:val="00782CD8"/>
    <w:rsid w:val="0078314E"/>
    <w:rsid w:val="007839D9"/>
    <w:rsid w:val="007842DC"/>
    <w:rsid w:val="00784B4A"/>
    <w:rsid w:val="00784C5A"/>
    <w:rsid w:val="00784ECF"/>
    <w:rsid w:val="007854F2"/>
    <w:rsid w:val="007860F2"/>
    <w:rsid w:val="0078650D"/>
    <w:rsid w:val="00787865"/>
    <w:rsid w:val="00790F2C"/>
    <w:rsid w:val="007912CF"/>
    <w:rsid w:val="00791D04"/>
    <w:rsid w:val="007923B8"/>
    <w:rsid w:val="0079284C"/>
    <w:rsid w:val="0079307C"/>
    <w:rsid w:val="00793B85"/>
    <w:rsid w:val="00794948"/>
    <w:rsid w:val="007949B7"/>
    <w:rsid w:val="00794A80"/>
    <w:rsid w:val="007959BA"/>
    <w:rsid w:val="00795B09"/>
    <w:rsid w:val="00796BCE"/>
    <w:rsid w:val="007A0F35"/>
    <w:rsid w:val="007A269C"/>
    <w:rsid w:val="007A4022"/>
    <w:rsid w:val="007A4124"/>
    <w:rsid w:val="007A5474"/>
    <w:rsid w:val="007A57E2"/>
    <w:rsid w:val="007A5807"/>
    <w:rsid w:val="007A6FE7"/>
    <w:rsid w:val="007A713F"/>
    <w:rsid w:val="007A76DD"/>
    <w:rsid w:val="007A774E"/>
    <w:rsid w:val="007B22A5"/>
    <w:rsid w:val="007B2F21"/>
    <w:rsid w:val="007B42D6"/>
    <w:rsid w:val="007B43E9"/>
    <w:rsid w:val="007B5D37"/>
    <w:rsid w:val="007B60FA"/>
    <w:rsid w:val="007B742D"/>
    <w:rsid w:val="007B773A"/>
    <w:rsid w:val="007C18C1"/>
    <w:rsid w:val="007C26C0"/>
    <w:rsid w:val="007C39E4"/>
    <w:rsid w:val="007C3F66"/>
    <w:rsid w:val="007C4A57"/>
    <w:rsid w:val="007C712F"/>
    <w:rsid w:val="007C7269"/>
    <w:rsid w:val="007C770A"/>
    <w:rsid w:val="007C77B8"/>
    <w:rsid w:val="007D0D2B"/>
    <w:rsid w:val="007D1970"/>
    <w:rsid w:val="007D1A9A"/>
    <w:rsid w:val="007D2432"/>
    <w:rsid w:val="007D30A2"/>
    <w:rsid w:val="007D33D4"/>
    <w:rsid w:val="007D36EA"/>
    <w:rsid w:val="007D3715"/>
    <w:rsid w:val="007D4D7E"/>
    <w:rsid w:val="007D544A"/>
    <w:rsid w:val="007E1389"/>
    <w:rsid w:val="007E1EC2"/>
    <w:rsid w:val="007E2583"/>
    <w:rsid w:val="007E446E"/>
    <w:rsid w:val="007E45E7"/>
    <w:rsid w:val="007E5347"/>
    <w:rsid w:val="007E54DD"/>
    <w:rsid w:val="007E65C8"/>
    <w:rsid w:val="007E6E1A"/>
    <w:rsid w:val="007E7E2A"/>
    <w:rsid w:val="007F0BD3"/>
    <w:rsid w:val="007F13B3"/>
    <w:rsid w:val="007F1FC9"/>
    <w:rsid w:val="007F2D65"/>
    <w:rsid w:val="007F32BC"/>
    <w:rsid w:val="007F40D1"/>
    <w:rsid w:val="007F50CC"/>
    <w:rsid w:val="007F6922"/>
    <w:rsid w:val="007F69E8"/>
    <w:rsid w:val="007F78E6"/>
    <w:rsid w:val="007F7BB2"/>
    <w:rsid w:val="007F7C48"/>
    <w:rsid w:val="00800307"/>
    <w:rsid w:val="00800538"/>
    <w:rsid w:val="008019D2"/>
    <w:rsid w:val="008021E7"/>
    <w:rsid w:val="00803414"/>
    <w:rsid w:val="00803586"/>
    <w:rsid w:val="00804928"/>
    <w:rsid w:val="00804DC0"/>
    <w:rsid w:val="00805BF0"/>
    <w:rsid w:val="0080704C"/>
    <w:rsid w:val="008115C3"/>
    <w:rsid w:val="00811E24"/>
    <w:rsid w:val="00812EC0"/>
    <w:rsid w:val="00813BAC"/>
    <w:rsid w:val="00813CDB"/>
    <w:rsid w:val="0081755C"/>
    <w:rsid w:val="00817B57"/>
    <w:rsid w:val="00821768"/>
    <w:rsid w:val="00821CEE"/>
    <w:rsid w:val="0082226D"/>
    <w:rsid w:val="008252B9"/>
    <w:rsid w:val="00825396"/>
    <w:rsid w:val="00825D63"/>
    <w:rsid w:val="00826E48"/>
    <w:rsid w:val="00827B1E"/>
    <w:rsid w:val="00830224"/>
    <w:rsid w:val="0083022D"/>
    <w:rsid w:val="00830841"/>
    <w:rsid w:val="00832CA6"/>
    <w:rsid w:val="00832D88"/>
    <w:rsid w:val="008345CB"/>
    <w:rsid w:val="00835F29"/>
    <w:rsid w:val="008360BB"/>
    <w:rsid w:val="008365B8"/>
    <w:rsid w:val="0083671E"/>
    <w:rsid w:val="0083696E"/>
    <w:rsid w:val="008412AC"/>
    <w:rsid w:val="008418B4"/>
    <w:rsid w:val="0084240B"/>
    <w:rsid w:val="00843394"/>
    <w:rsid w:val="00845180"/>
    <w:rsid w:val="00845D0C"/>
    <w:rsid w:val="0084699B"/>
    <w:rsid w:val="00846E74"/>
    <w:rsid w:val="00851EBB"/>
    <w:rsid w:val="00852237"/>
    <w:rsid w:val="00852D62"/>
    <w:rsid w:val="00854D76"/>
    <w:rsid w:val="008558C8"/>
    <w:rsid w:val="00856187"/>
    <w:rsid w:val="0085661E"/>
    <w:rsid w:val="00857A9C"/>
    <w:rsid w:val="00857B64"/>
    <w:rsid w:val="008606FC"/>
    <w:rsid w:val="00861C17"/>
    <w:rsid w:val="00864644"/>
    <w:rsid w:val="00864BA4"/>
    <w:rsid w:val="00867D44"/>
    <w:rsid w:val="00867FBF"/>
    <w:rsid w:val="0087115D"/>
    <w:rsid w:val="008715C4"/>
    <w:rsid w:val="008722BC"/>
    <w:rsid w:val="0087372D"/>
    <w:rsid w:val="008744F3"/>
    <w:rsid w:val="00874658"/>
    <w:rsid w:val="008761B8"/>
    <w:rsid w:val="00876FF2"/>
    <w:rsid w:val="00882026"/>
    <w:rsid w:val="00882314"/>
    <w:rsid w:val="00883567"/>
    <w:rsid w:val="00883BE1"/>
    <w:rsid w:val="00883E46"/>
    <w:rsid w:val="008842E8"/>
    <w:rsid w:val="00885D03"/>
    <w:rsid w:val="00885E18"/>
    <w:rsid w:val="00886345"/>
    <w:rsid w:val="00886C13"/>
    <w:rsid w:val="008906A7"/>
    <w:rsid w:val="00892EE3"/>
    <w:rsid w:val="0089315D"/>
    <w:rsid w:val="0089395D"/>
    <w:rsid w:val="00893A6C"/>
    <w:rsid w:val="008950C1"/>
    <w:rsid w:val="00895302"/>
    <w:rsid w:val="008958F6"/>
    <w:rsid w:val="008963AA"/>
    <w:rsid w:val="0089650C"/>
    <w:rsid w:val="00897622"/>
    <w:rsid w:val="008A084D"/>
    <w:rsid w:val="008A17C3"/>
    <w:rsid w:val="008A3179"/>
    <w:rsid w:val="008A3CCF"/>
    <w:rsid w:val="008A569D"/>
    <w:rsid w:val="008A5928"/>
    <w:rsid w:val="008A6787"/>
    <w:rsid w:val="008A6AAD"/>
    <w:rsid w:val="008A7509"/>
    <w:rsid w:val="008A7C08"/>
    <w:rsid w:val="008B0B6D"/>
    <w:rsid w:val="008B0DD6"/>
    <w:rsid w:val="008B28E4"/>
    <w:rsid w:val="008B3480"/>
    <w:rsid w:val="008B3F99"/>
    <w:rsid w:val="008B491C"/>
    <w:rsid w:val="008B525F"/>
    <w:rsid w:val="008B56CC"/>
    <w:rsid w:val="008B6DF3"/>
    <w:rsid w:val="008B709F"/>
    <w:rsid w:val="008C1DF2"/>
    <w:rsid w:val="008C4FB3"/>
    <w:rsid w:val="008C51BE"/>
    <w:rsid w:val="008C6507"/>
    <w:rsid w:val="008D0FDF"/>
    <w:rsid w:val="008D1BC0"/>
    <w:rsid w:val="008D2342"/>
    <w:rsid w:val="008D2D0E"/>
    <w:rsid w:val="008D3AE5"/>
    <w:rsid w:val="008D4852"/>
    <w:rsid w:val="008D6106"/>
    <w:rsid w:val="008D6751"/>
    <w:rsid w:val="008E1CFD"/>
    <w:rsid w:val="008E5016"/>
    <w:rsid w:val="008E5322"/>
    <w:rsid w:val="008E5619"/>
    <w:rsid w:val="008E6663"/>
    <w:rsid w:val="008E6CFF"/>
    <w:rsid w:val="008E7E34"/>
    <w:rsid w:val="008F1AAE"/>
    <w:rsid w:val="008F3CAE"/>
    <w:rsid w:val="008F6C83"/>
    <w:rsid w:val="0090117F"/>
    <w:rsid w:val="00901450"/>
    <w:rsid w:val="0090316A"/>
    <w:rsid w:val="0090442C"/>
    <w:rsid w:val="009047B1"/>
    <w:rsid w:val="00904C39"/>
    <w:rsid w:val="00905928"/>
    <w:rsid w:val="00905F5C"/>
    <w:rsid w:val="00906EB8"/>
    <w:rsid w:val="00907708"/>
    <w:rsid w:val="0091035C"/>
    <w:rsid w:val="009104AD"/>
    <w:rsid w:val="00910560"/>
    <w:rsid w:val="00910722"/>
    <w:rsid w:val="009111E3"/>
    <w:rsid w:val="009113C7"/>
    <w:rsid w:val="0091158F"/>
    <w:rsid w:val="00912587"/>
    <w:rsid w:val="00912774"/>
    <w:rsid w:val="00912C2C"/>
    <w:rsid w:val="00914375"/>
    <w:rsid w:val="00916887"/>
    <w:rsid w:val="00916DC0"/>
    <w:rsid w:val="00921FC2"/>
    <w:rsid w:val="00921FDD"/>
    <w:rsid w:val="00922D9E"/>
    <w:rsid w:val="009242B7"/>
    <w:rsid w:val="00924CC6"/>
    <w:rsid w:val="009258D4"/>
    <w:rsid w:val="00926EAA"/>
    <w:rsid w:val="0092766D"/>
    <w:rsid w:val="00932886"/>
    <w:rsid w:val="00932E2B"/>
    <w:rsid w:val="009335CA"/>
    <w:rsid w:val="0093389A"/>
    <w:rsid w:val="0093458F"/>
    <w:rsid w:val="009353EA"/>
    <w:rsid w:val="009363CC"/>
    <w:rsid w:val="009371B6"/>
    <w:rsid w:val="0093735F"/>
    <w:rsid w:val="0094112A"/>
    <w:rsid w:val="00941CBC"/>
    <w:rsid w:val="00941DD0"/>
    <w:rsid w:val="0094361F"/>
    <w:rsid w:val="009437E7"/>
    <w:rsid w:val="00943C09"/>
    <w:rsid w:val="00943E0E"/>
    <w:rsid w:val="00944543"/>
    <w:rsid w:val="00944C2B"/>
    <w:rsid w:val="00945CD9"/>
    <w:rsid w:val="00946613"/>
    <w:rsid w:val="0095173C"/>
    <w:rsid w:val="009518FE"/>
    <w:rsid w:val="0095307E"/>
    <w:rsid w:val="00957223"/>
    <w:rsid w:val="0095798D"/>
    <w:rsid w:val="009601B2"/>
    <w:rsid w:val="00960BC0"/>
    <w:rsid w:val="00960D88"/>
    <w:rsid w:val="009623E5"/>
    <w:rsid w:val="00962E8D"/>
    <w:rsid w:val="00964786"/>
    <w:rsid w:val="009647AF"/>
    <w:rsid w:val="00964C59"/>
    <w:rsid w:val="00966385"/>
    <w:rsid w:val="00970679"/>
    <w:rsid w:val="009714A1"/>
    <w:rsid w:val="0097346A"/>
    <w:rsid w:val="00973E23"/>
    <w:rsid w:val="00974627"/>
    <w:rsid w:val="00975303"/>
    <w:rsid w:val="009757AE"/>
    <w:rsid w:val="00976743"/>
    <w:rsid w:val="00976F07"/>
    <w:rsid w:val="009775D6"/>
    <w:rsid w:val="009776C1"/>
    <w:rsid w:val="00977AF4"/>
    <w:rsid w:val="009801C0"/>
    <w:rsid w:val="00980C53"/>
    <w:rsid w:val="00981072"/>
    <w:rsid w:val="00981E9A"/>
    <w:rsid w:val="009827F1"/>
    <w:rsid w:val="009849A5"/>
    <w:rsid w:val="00986748"/>
    <w:rsid w:val="00986A0A"/>
    <w:rsid w:val="00987BD6"/>
    <w:rsid w:val="0099228F"/>
    <w:rsid w:val="009931BE"/>
    <w:rsid w:val="009944F4"/>
    <w:rsid w:val="00994E7B"/>
    <w:rsid w:val="0099611A"/>
    <w:rsid w:val="009961E1"/>
    <w:rsid w:val="0099656F"/>
    <w:rsid w:val="00997EC0"/>
    <w:rsid w:val="009A01BF"/>
    <w:rsid w:val="009A059A"/>
    <w:rsid w:val="009A35A0"/>
    <w:rsid w:val="009A3D50"/>
    <w:rsid w:val="009A4D97"/>
    <w:rsid w:val="009A4DDD"/>
    <w:rsid w:val="009A576C"/>
    <w:rsid w:val="009A68DB"/>
    <w:rsid w:val="009B20D2"/>
    <w:rsid w:val="009B2269"/>
    <w:rsid w:val="009B2751"/>
    <w:rsid w:val="009B4088"/>
    <w:rsid w:val="009B4A04"/>
    <w:rsid w:val="009B72CA"/>
    <w:rsid w:val="009C0DC5"/>
    <w:rsid w:val="009C2B12"/>
    <w:rsid w:val="009C5CED"/>
    <w:rsid w:val="009C5CFA"/>
    <w:rsid w:val="009C5F43"/>
    <w:rsid w:val="009C7BE4"/>
    <w:rsid w:val="009D0403"/>
    <w:rsid w:val="009D1016"/>
    <w:rsid w:val="009D2441"/>
    <w:rsid w:val="009D4E6E"/>
    <w:rsid w:val="009D68A2"/>
    <w:rsid w:val="009D68B2"/>
    <w:rsid w:val="009D7D47"/>
    <w:rsid w:val="009E067C"/>
    <w:rsid w:val="009E0B2A"/>
    <w:rsid w:val="009E250A"/>
    <w:rsid w:val="009E2E76"/>
    <w:rsid w:val="009E364E"/>
    <w:rsid w:val="009E52D5"/>
    <w:rsid w:val="009E5AC8"/>
    <w:rsid w:val="009E5F1C"/>
    <w:rsid w:val="009F0328"/>
    <w:rsid w:val="009F0E36"/>
    <w:rsid w:val="009F1674"/>
    <w:rsid w:val="009F1A23"/>
    <w:rsid w:val="009F20C0"/>
    <w:rsid w:val="009F44C2"/>
    <w:rsid w:val="009F4848"/>
    <w:rsid w:val="009F4C0E"/>
    <w:rsid w:val="009F5061"/>
    <w:rsid w:val="009F50A3"/>
    <w:rsid w:val="009F50D9"/>
    <w:rsid w:val="009F52CD"/>
    <w:rsid w:val="009F6A5C"/>
    <w:rsid w:val="009F6B5A"/>
    <w:rsid w:val="009F7778"/>
    <w:rsid w:val="009F7BB1"/>
    <w:rsid w:val="009F7D9C"/>
    <w:rsid w:val="00A00826"/>
    <w:rsid w:val="00A00CDF"/>
    <w:rsid w:val="00A018BB"/>
    <w:rsid w:val="00A02018"/>
    <w:rsid w:val="00A027E8"/>
    <w:rsid w:val="00A05056"/>
    <w:rsid w:val="00A05BFA"/>
    <w:rsid w:val="00A0680E"/>
    <w:rsid w:val="00A06EA4"/>
    <w:rsid w:val="00A07A5E"/>
    <w:rsid w:val="00A109C9"/>
    <w:rsid w:val="00A13376"/>
    <w:rsid w:val="00A14297"/>
    <w:rsid w:val="00A1509F"/>
    <w:rsid w:val="00A15650"/>
    <w:rsid w:val="00A1626E"/>
    <w:rsid w:val="00A16288"/>
    <w:rsid w:val="00A1652F"/>
    <w:rsid w:val="00A16876"/>
    <w:rsid w:val="00A17E45"/>
    <w:rsid w:val="00A22687"/>
    <w:rsid w:val="00A24275"/>
    <w:rsid w:val="00A24ACD"/>
    <w:rsid w:val="00A24E1D"/>
    <w:rsid w:val="00A27437"/>
    <w:rsid w:val="00A31356"/>
    <w:rsid w:val="00A32697"/>
    <w:rsid w:val="00A33789"/>
    <w:rsid w:val="00A35326"/>
    <w:rsid w:val="00A35D71"/>
    <w:rsid w:val="00A365C0"/>
    <w:rsid w:val="00A3683E"/>
    <w:rsid w:val="00A369D3"/>
    <w:rsid w:val="00A37B10"/>
    <w:rsid w:val="00A40514"/>
    <w:rsid w:val="00A41345"/>
    <w:rsid w:val="00A4209F"/>
    <w:rsid w:val="00A42134"/>
    <w:rsid w:val="00A42820"/>
    <w:rsid w:val="00A42913"/>
    <w:rsid w:val="00A42F5C"/>
    <w:rsid w:val="00A43341"/>
    <w:rsid w:val="00A43BD1"/>
    <w:rsid w:val="00A43CC7"/>
    <w:rsid w:val="00A43CC8"/>
    <w:rsid w:val="00A444B9"/>
    <w:rsid w:val="00A44663"/>
    <w:rsid w:val="00A44D54"/>
    <w:rsid w:val="00A44DFB"/>
    <w:rsid w:val="00A4553B"/>
    <w:rsid w:val="00A4745D"/>
    <w:rsid w:val="00A50AF5"/>
    <w:rsid w:val="00A50DE4"/>
    <w:rsid w:val="00A51069"/>
    <w:rsid w:val="00A52A61"/>
    <w:rsid w:val="00A540B1"/>
    <w:rsid w:val="00A540BF"/>
    <w:rsid w:val="00A5458D"/>
    <w:rsid w:val="00A545DA"/>
    <w:rsid w:val="00A55196"/>
    <w:rsid w:val="00A55767"/>
    <w:rsid w:val="00A5680E"/>
    <w:rsid w:val="00A570B2"/>
    <w:rsid w:val="00A60F80"/>
    <w:rsid w:val="00A6219C"/>
    <w:rsid w:val="00A625D8"/>
    <w:rsid w:val="00A632AE"/>
    <w:rsid w:val="00A634AC"/>
    <w:rsid w:val="00A6403B"/>
    <w:rsid w:val="00A6428A"/>
    <w:rsid w:val="00A6451A"/>
    <w:rsid w:val="00A66767"/>
    <w:rsid w:val="00A66DA7"/>
    <w:rsid w:val="00A6763B"/>
    <w:rsid w:val="00A67B65"/>
    <w:rsid w:val="00A726E2"/>
    <w:rsid w:val="00A72DE0"/>
    <w:rsid w:val="00A733CB"/>
    <w:rsid w:val="00A737F2"/>
    <w:rsid w:val="00A75E97"/>
    <w:rsid w:val="00A7606D"/>
    <w:rsid w:val="00A766A6"/>
    <w:rsid w:val="00A774A3"/>
    <w:rsid w:val="00A77AAE"/>
    <w:rsid w:val="00A77E75"/>
    <w:rsid w:val="00A81415"/>
    <w:rsid w:val="00A847C5"/>
    <w:rsid w:val="00A84CA9"/>
    <w:rsid w:val="00A8567F"/>
    <w:rsid w:val="00A856C2"/>
    <w:rsid w:val="00A86F37"/>
    <w:rsid w:val="00A90946"/>
    <w:rsid w:val="00A90E9C"/>
    <w:rsid w:val="00A9320C"/>
    <w:rsid w:val="00A95C4C"/>
    <w:rsid w:val="00AA2F07"/>
    <w:rsid w:val="00AA3239"/>
    <w:rsid w:val="00AA6BB3"/>
    <w:rsid w:val="00AA7247"/>
    <w:rsid w:val="00AB02FD"/>
    <w:rsid w:val="00AB0696"/>
    <w:rsid w:val="00AB0998"/>
    <w:rsid w:val="00AB11EB"/>
    <w:rsid w:val="00AB1FD7"/>
    <w:rsid w:val="00AB40C8"/>
    <w:rsid w:val="00AB4761"/>
    <w:rsid w:val="00AB512C"/>
    <w:rsid w:val="00AB5F63"/>
    <w:rsid w:val="00AB716D"/>
    <w:rsid w:val="00AC277D"/>
    <w:rsid w:val="00AC2BF9"/>
    <w:rsid w:val="00AC30B5"/>
    <w:rsid w:val="00AC3599"/>
    <w:rsid w:val="00AC3677"/>
    <w:rsid w:val="00AC3D27"/>
    <w:rsid w:val="00AC49C8"/>
    <w:rsid w:val="00AC4A72"/>
    <w:rsid w:val="00AC5BC1"/>
    <w:rsid w:val="00AC5DFF"/>
    <w:rsid w:val="00AC68EA"/>
    <w:rsid w:val="00AC6910"/>
    <w:rsid w:val="00AC6C97"/>
    <w:rsid w:val="00AC71E1"/>
    <w:rsid w:val="00AC7207"/>
    <w:rsid w:val="00AC7EAA"/>
    <w:rsid w:val="00AD1281"/>
    <w:rsid w:val="00AD216F"/>
    <w:rsid w:val="00AD2293"/>
    <w:rsid w:val="00AD2322"/>
    <w:rsid w:val="00AD28E9"/>
    <w:rsid w:val="00AD2B7A"/>
    <w:rsid w:val="00AD3E82"/>
    <w:rsid w:val="00AD5455"/>
    <w:rsid w:val="00AD56C5"/>
    <w:rsid w:val="00AD5C76"/>
    <w:rsid w:val="00AD6204"/>
    <w:rsid w:val="00AD7E5D"/>
    <w:rsid w:val="00AE05D0"/>
    <w:rsid w:val="00AE06C5"/>
    <w:rsid w:val="00AE1906"/>
    <w:rsid w:val="00AE1D0F"/>
    <w:rsid w:val="00AE2223"/>
    <w:rsid w:val="00AE295F"/>
    <w:rsid w:val="00AE448C"/>
    <w:rsid w:val="00AE67A0"/>
    <w:rsid w:val="00AF01C8"/>
    <w:rsid w:val="00AF0550"/>
    <w:rsid w:val="00AF0C81"/>
    <w:rsid w:val="00AF0DCA"/>
    <w:rsid w:val="00AF0F22"/>
    <w:rsid w:val="00AF2462"/>
    <w:rsid w:val="00AF27BC"/>
    <w:rsid w:val="00AF43EB"/>
    <w:rsid w:val="00AF5785"/>
    <w:rsid w:val="00AF5AED"/>
    <w:rsid w:val="00AF6097"/>
    <w:rsid w:val="00AF6308"/>
    <w:rsid w:val="00AF68B8"/>
    <w:rsid w:val="00AF6BEC"/>
    <w:rsid w:val="00AF7A83"/>
    <w:rsid w:val="00B00868"/>
    <w:rsid w:val="00B04A73"/>
    <w:rsid w:val="00B0589D"/>
    <w:rsid w:val="00B06CFA"/>
    <w:rsid w:val="00B06E54"/>
    <w:rsid w:val="00B10322"/>
    <w:rsid w:val="00B10367"/>
    <w:rsid w:val="00B1047F"/>
    <w:rsid w:val="00B10F07"/>
    <w:rsid w:val="00B114ED"/>
    <w:rsid w:val="00B1230F"/>
    <w:rsid w:val="00B12D13"/>
    <w:rsid w:val="00B1320F"/>
    <w:rsid w:val="00B137E9"/>
    <w:rsid w:val="00B1444B"/>
    <w:rsid w:val="00B14A63"/>
    <w:rsid w:val="00B15340"/>
    <w:rsid w:val="00B158EF"/>
    <w:rsid w:val="00B167E3"/>
    <w:rsid w:val="00B16E73"/>
    <w:rsid w:val="00B17426"/>
    <w:rsid w:val="00B20503"/>
    <w:rsid w:val="00B23657"/>
    <w:rsid w:val="00B23972"/>
    <w:rsid w:val="00B242D9"/>
    <w:rsid w:val="00B2554B"/>
    <w:rsid w:val="00B2577D"/>
    <w:rsid w:val="00B26EF6"/>
    <w:rsid w:val="00B276E5"/>
    <w:rsid w:val="00B27D7A"/>
    <w:rsid w:val="00B301A6"/>
    <w:rsid w:val="00B30DB1"/>
    <w:rsid w:val="00B31B19"/>
    <w:rsid w:val="00B3381E"/>
    <w:rsid w:val="00B33D5A"/>
    <w:rsid w:val="00B3429C"/>
    <w:rsid w:val="00B35BAE"/>
    <w:rsid w:val="00B36AC3"/>
    <w:rsid w:val="00B37BC3"/>
    <w:rsid w:val="00B414D4"/>
    <w:rsid w:val="00B42C61"/>
    <w:rsid w:val="00B4389F"/>
    <w:rsid w:val="00B441E4"/>
    <w:rsid w:val="00B455B4"/>
    <w:rsid w:val="00B51402"/>
    <w:rsid w:val="00B52027"/>
    <w:rsid w:val="00B5255A"/>
    <w:rsid w:val="00B527C4"/>
    <w:rsid w:val="00B52B1E"/>
    <w:rsid w:val="00B5385D"/>
    <w:rsid w:val="00B53F89"/>
    <w:rsid w:val="00B54828"/>
    <w:rsid w:val="00B5500D"/>
    <w:rsid w:val="00B55674"/>
    <w:rsid w:val="00B55AF1"/>
    <w:rsid w:val="00B57117"/>
    <w:rsid w:val="00B612AB"/>
    <w:rsid w:val="00B61A0C"/>
    <w:rsid w:val="00B61FB0"/>
    <w:rsid w:val="00B641C1"/>
    <w:rsid w:val="00B651B2"/>
    <w:rsid w:val="00B65CC7"/>
    <w:rsid w:val="00B66F96"/>
    <w:rsid w:val="00B67586"/>
    <w:rsid w:val="00B6790E"/>
    <w:rsid w:val="00B7047B"/>
    <w:rsid w:val="00B70E35"/>
    <w:rsid w:val="00B70ED6"/>
    <w:rsid w:val="00B71DCB"/>
    <w:rsid w:val="00B73186"/>
    <w:rsid w:val="00B73443"/>
    <w:rsid w:val="00B73722"/>
    <w:rsid w:val="00B73BDC"/>
    <w:rsid w:val="00B7406A"/>
    <w:rsid w:val="00B74251"/>
    <w:rsid w:val="00B76D9E"/>
    <w:rsid w:val="00B76F4A"/>
    <w:rsid w:val="00B77B76"/>
    <w:rsid w:val="00B77DFB"/>
    <w:rsid w:val="00B803E5"/>
    <w:rsid w:val="00B81729"/>
    <w:rsid w:val="00B829FD"/>
    <w:rsid w:val="00B82C21"/>
    <w:rsid w:val="00B84C1A"/>
    <w:rsid w:val="00B851B2"/>
    <w:rsid w:val="00B86488"/>
    <w:rsid w:val="00B86898"/>
    <w:rsid w:val="00B87B8D"/>
    <w:rsid w:val="00B87FE4"/>
    <w:rsid w:val="00B91B6E"/>
    <w:rsid w:val="00B9223D"/>
    <w:rsid w:val="00B93F17"/>
    <w:rsid w:val="00B943D1"/>
    <w:rsid w:val="00B95DFC"/>
    <w:rsid w:val="00B97D61"/>
    <w:rsid w:val="00BA178B"/>
    <w:rsid w:val="00BA24FB"/>
    <w:rsid w:val="00BA2576"/>
    <w:rsid w:val="00BA3847"/>
    <w:rsid w:val="00BA386C"/>
    <w:rsid w:val="00BA5361"/>
    <w:rsid w:val="00BA54D6"/>
    <w:rsid w:val="00BA5DCA"/>
    <w:rsid w:val="00BA6E22"/>
    <w:rsid w:val="00BB0EFA"/>
    <w:rsid w:val="00BB2F56"/>
    <w:rsid w:val="00BB4F16"/>
    <w:rsid w:val="00BB69A3"/>
    <w:rsid w:val="00BB6B4E"/>
    <w:rsid w:val="00BC02B5"/>
    <w:rsid w:val="00BC0EC7"/>
    <w:rsid w:val="00BC2345"/>
    <w:rsid w:val="00BC2FD5"/>
    <w:rsid w:val="00BC4389"/>
    <w:rsid w:val="00BC481D"/>
    <w:rsid w:val="00BC4B9C"/>
    <w:rsid w:val="00BC547D"/>
    <w:rsid w:val="00BC6CD9"/>
    <w:rsid w:val="00BC7712"/>
    <w:rsid w:val="00BC7992"/>
    <w:rsid w:val="00BC7E83"/>
    <w:rsid w:val="00BC7F76"/>
    <w:rsid w:val="00BD0899"/>
    <w:rsid w:val="00BD1034"/>
    <w:rsid w:val="00BD27F1"/>
    <w:rsid w:val="00BD593A"/>
    <w:rsid w:val="00BD5C9D"/>
    <w:rsid w:val="00BD787B"/>
    <w:rsid w:val="00BD7966"/>
    <w:rsid w:val="00BE1C2D"/>
    <w:rsid w:val="00BE20D5"/>
    <w:rsid w:val="00BE5E6D"/>
    <w:rsid w:val="00BE6991"/>
    <w:rsid w:val="00BF15D7"/>
    <w:rsid w:val="00BF26CB"/>
    <w:rsid w:val="00BF2FCA"/>
    <w:rsid w:val="00BF326D"/>
    <w:rsid w:val="00BF35F8"/>
    <w:rsid w:val="00BF388C"/>
    <w:rsid w:val="00BF44A7"/>
    <w:rsid w:val="00BF4F98"/>
    <w:rsid w:val="00BF673D"/>
    <w:rsid w:val="00BF70C9"/>
    <w:rsid w:val="00C01767"/>
    <w:rsid w:val="00C0369A"/>
    <w:rsid w:val="00C05170"/>
    <w:rsid w:val="00C05640"/>
    <w:rsid w:val="00C05DC6"/>
    <w:rsid w:val="00C05FC7"/>
    <w:rsid w:val="00C06769"/>
    <w:rsid w:val="00C06B76"/>
    <w:rsid w:val="00C07C8A"/>
    <w:rsid w:val="00C106F9"/>
    <w:rsid w:val="00C11EA1"/>
    <w:rsid w:val="00C12448"/>
    <w:rsid w:val="00C124B6"/>
    <w:rsid w:val="00C13A68"/>
    <w:rsid w:val="00C15F30"/>
    <w:rsid w:val="00C15F53"/>
    <w:rsid w:val="00C166BE"/>
    <w:rsid w:val="00C2011F"/>
    <w:rsid w:val="00C2250B"/>
    <w:rsid w:val="00C246B7"/>
    <w:rsid w:val="00C24A03"/>
    <w:rsid w:val="00C279C5"/>
    <w:rsid w:val="00C27A98"/>
    <w:rsid w:val="00C30A7E"/>
    <w:rsid w:val="00C31882"/>
    <w:rsid w:val="00C31E88"/>
    <w:rsid w:val="00C3260D"/>
    <w:rsid w:val="00C32624"/>
    <w:rsid w:val="00C332EA"/>
    <w:rsid w:val="00C339B8"/>
    <w:rsid w:val="00C341D3"/>
    <w:rsid w:val="00C34A4D"/>
    <w:rsid w:val="00C36786"/>
    <w:rsid w:val="00C36787"/>
    <w:rsid w:val="00C41265"/>
    <w:rsid w:val="00C423B7"/>
    <w:rsid w:val="00C442FC"/>
    <w:rsid w:val="00C45270"/>
    <w:rsid w:val="00C470CF"/>
    <w:rsid w:val="00C525B6"/>
    <w:rsid w:val="00C526E5"/>
    <w:rsid w:val="00C541CF"/>
    <w:rsid w:val="00C55994"/>
    <w:rsid w:val="00C56A03"/>
    <w:rsid w:val="00C6043E"/>
    <w:rsid w:val="00C6078D"/>
    <w:rsid w:val="00C629F2"/>
    <w:rsid w:val="00C634D2"/>
    <w:rsid w:val="00C63985"/>
    <w:rsid w:val="00C6413E"/>
    <w:rsid w:val="00C675AC"/>
    <w:rsid w:val="00C679C1"/>
    <w:rsid w:val="00C67DF4"/>
    <w:rsid w:val="00C703C7"/>
    <w:rsid w:val="00C703EF"/>
    <w:rsid w:val="00C72318"/>
    <w:rsid w:val="00C73A6B"/>
    <w:rsid w:val="00C81267"/>
    <w:rsid w:val="00C814EA"/>
    <w:rsid w:val="00C833FE"/>
    <w:rsid w:val="00C841AE"/>
    <w:rsid w:val="00C84D9A"/>
    <w:rsid w:val="00C85678"/>
    <w:rsid w:val="00C85EDC"/>
    <w:rsid w:val="00C8613B"/>
    <w:rsid w:val="00C867E2"/>
    <w:rsid w:val="00C86994"/>
    <w:rsid w:val="00C91B1C"/>
    <w:rsid w:val="00C921A3"/>
    <w:rsid w:val="00C94904"/>
    <w:rsid w:val="00C95601"/>
    <w:rsid w:val="00C95755"/>
    <w:rsid w:val="00C968FE"/>
    <w:rsid w:val="00C96A32"/>
    <w:rsid w:val="00CA20F7"/>
    <w:rsid w:val="00CA40CC"/>
    <w:rsid w:val="00CA42B7"/>
    <w:rsid w:val="00CA550D"/>
    <w:rsid w:val="00CA58CD"/>
    <w:rsid w:val="00CA60DE"/>
    <w:rsid w:val="00CA643E"/>
    <w:rsid w:val="00CA75BC"/>
    <w:rsid w:val="00CA7C4D"/>
    <w:rsid w:val="00CB03E3"/>
    <w:rsid w:val="00CB1C53"/>
    <w:rsid w:val="00CB2DD8"/>
    <w:rsid w:val="00CB4252"/>
    <w:rsid w:val="00CB4C7F"/>
    <w:rsid w:val="00CB5D90"/>
    <w:rsid w:val="00CB5DB2"/>
    <w:rsid w:val="00CB636E"/>
    <w:rsid w:val="00CB7BAE"/>
    <w:rsid w:val="00CC0E6D"/>
    <w:rsid w:val="00CC39B4"/>
    <w:rsid w:val="00CC4814"/>
    <w:rsid w:val="00CC4DF0"/>
    <w:rsid w:val="00CC50F8"/>
    <w:rsid w:val="00CC5C4D"/>
    <w:rsid w:val="00CC6580"/>
    <w:rsid w:val="00CC6AE1"/>
    <w:rsid w:val="00CD130C"/>
    <w:rsid w:val="00CD2B4D"/>
    <w:rsid w:val="00CD3250"/>
    <w:rsid w:val="00CD4A9B"/>
    <w:rsid w:val="00CE1B49"/>
    <w:rsid w:val="00CE2A33"/>
    <w:rsid w:val="00CE4494"/>
    <w:rsid w:val="00CE50B5"/>
    <w:rsid w:val="00CE5997"/>
    <w:rsid w:val="00CF025E"/>
    <w:rsid w:val="00CF1719"/>
    <w:rsid w:val="00CF1970"/>
    <w:rsid w:val="00CF333E"/>
    <w:rsid w:val="00CF4033"/>
    <w:rsid w:val="00CF437C"/>
    <w:rsid w:val="00CF62A4"/>
    <w:rsid w:val="00D00355"/>
    <w:rsid w:val="00D00450"/>
    <w:rsid w:val="00D0371B"/>
    <w:rsid w:val="00D04004"/>
    <w:rsid w:val="00D04809"/>
    <w:rsid w:val="00D105A0"/>
    <w:rsid w:val="00D1068F"/>
    <w:rsid w:val="00D10D34"/>
    <w:rsid w:val="00D10F95"/>
    <w:rsid w:val="00D11877"/>
    <w:rsid w:val="00D12B9F"/>
    <w:rsid w:val="00D13256"/>
    <w:rsid w:val="00D13A76"/>
    <w:rsid w:val="00D159DC"/>
    <w:rsid w:val="00D15BF3"/>
    <w:rsid w:val="00D15FEA"/>
    <w:rsid w:val="00D17126"/>
    <w:rsid w:val="00D20629"/>
    <w:rsid w:val="00D20A47"/>
    <w:rsid w:val="00D21BA7"/>
    <w:rsid w:val="00D21CC8"/>
    <w:rsid w:val="00D22E9D"/>
    <w:rsid w:val="00D2386A"/>
    <w:rsid w:val="00D24CF5"/>
    <w:rsid w:val="00D250E8"/>
    <w:rsid w:val="00D25249"/>
    <w:rsid w:val="00D262F9"/>
    <w:rsid w:val="00D26D36"/>
    <w:rsid w:val="00D270A1"/>
    <w:rsid w:val="00D270B2"/>
    <w:rsid w:val="00D30451"/>
    <w:rsid w:val="00D3303C"/>
    <w:rsid w:val="00D33229"/>
    <w:rsid w:val="00D33DDC"/>
    <w:rsid w:val="00D34193"/>
    <w:rsid w:val="00D363C1"/>
    <w:rsid w:val="00D42185"/>
    <w:rsid w:val="00D426C6"/>
    <w:rsid w:val="00D428D1"/>
    <w:rsid w:val="00D43773"/>
    <w:rsid w:val="00D45333"/>
    <w:rsid w:val="00D457EB"/>
    <w:rsid w:val="00D45E64"/>
    <w:rsid w:val="00D4613C"/>
    <w:rsid w:val="00D466F7"/>
    <w:rsid w:val="00D50DCC"/>
    <w:rsid w:val="00D51041"/>
    <w:rsid w:val="00D52197"/>
    <w:rsid w:val="00D5290B"/>
    <w:rsid w:val="00D535AD"/>
    <w:rsid w:val="00D53B72"/>
    <w:rsid w:val="00D55932"/>
    <w:rsid w:val="00D55C73"/>
    <w:rsid w:val="00D55FD1"/>
    <w:rsid w:val="00D57962"/>
    <w:rsid w:val="00D605F7"/>
    <w:rsid w:val="00D609F4"/>
    <w:rsid w:val="00D61C7A"/>
    <w:rsid w:val="00D62322"/>
    <w:rsid w:val="00D6373D"/>
    <w:rsid w:val="00D64AB4"/>
    <w:rsid w:val="00D660EA"/>
    <w:rsid w:val="00D664B0"/>
    <w:rsid w:val="00D72CCA"/>
    <w:rsid w:val="00D73349"/>
    <w:rsid w:val="00D73394"/>
    <w:rsid w:val="00D74F19"/>
    <w:rsid w:val="00D75178"/>
    <w:rsid w:val="00D75688"/>
    <w:rsid w:val="00D767C7"/>
    <w:rsid w:val="00D813D0"/>
    <w:rsid w:val="00D81C66"/>
    <w:rsid w:val="00D83FB2"/>
    <w:rsid w:val="00D8555A"/>
    <w:rsid w:val="00D861E6"/>
    <w:rsid w:val="00D862A1"/>
    <w:rsid w:val="00D87CA3"/>
    <w:rsid w:val="00D87E2F"/>
    <w:rsid w:val="00D87F0D"/>
    <w:rsid w:val="00D90982"/>
    <w:rsid w:val="00D9166B"/>
    <w:rsid w:val="00D94800"/>
    <w:rsid w:val="00D95342"/>
    <w:rsid w:val="00D9590D"/>
    <w:rsid w:val="00D95A80"/>
    <w:rsid w:val="00D9647A"/>
    <w:rsid w:val="00D964A4"/>
    <w:rsid w:val="00D97185"/>
    <w:rsid w:val="00D9798B"/>
    <w:rsid w:val="00DA11B8"/>
    <w:rsid w:val="00DA1336"/>
    <w:rsid w:val="00DA447D"/>
    <w:rsid w:val="00DA4F8B"/>
    <w:rsid w:val="00DA5002"/>
    <w:rsid w:val="00DA503C"/>
    <w:rsid w:val="00DA5B49"/>
    <w:rsid w:val="00DA62FB"/>
    <w:rsid w:val="00DB1A4A"/>
    <w:rsid w:val="00DB1E07"/>
    <w:rsid w:val="00DB2038"/>
    <w:rsid w:val="00DB23C2"/>
    <w:rsid w:val="00DB35E4"/>
    <w:rsid w:val="00DB396C"/>
    <w:rsid w:val="00DB7CB5"/>
    <w:rsid w:val="00DC095B"/>
    <w:rsid w:val="00DC0BE5"/>
    <w:rsid w:val="00DC20EF"/>
    <w:rsid w:val="00DC2188"/>
    <w:rsid w:val="00DC35F4"/>
    <w:rsid w:val="00DC3E45"/>
    <w:rsid w:val="00DC4414"/>
    <w:rsid w:val="00DC4D97"/>
    <w:rsid w:val="00DC5A4A"/>
    <w:rsid w:val="00DC5AAD"/>
    <w:rsid w:val="00DC7585"/>
    <w:rsid w:val="00DD087E"/>
    <w:rsid w:val="00DD2D2E"/>
    <w:rsid w:val="00DD366A"/>
    <w:rsid w:val="00DD3B2D"/>
    <w:rsid w:val="00DD59D0"/>
    <w:rsid w:val="00DD6873"/>
    <w:rsid w:val="00DD7304"/>
    <w:rsid w:val="00DD7CB6"/>
    <w:rsid w:val="00DE0735"/>
    <w:rsid w:val="00DE0C58"/>
    <w:rsid w:val="00DE1B55"/>
    <w:rsid w:val="00DE1C0F"/>
    <w:rsid w:val="00DE2D8F"/>
    <w:rsid w:val="00DE4CDF"/>
    <w:rsid w:val="00DE53F7"/>
    <w:rsid w:val="00DE5C27"/>
    <w:rsid w:val="00DE5F8E"/>
    <w:rsid w:val="00DE67D6"/>
    <w:rsid w:val="00DE6B47"/>
    <w:rsid w:val="00DF60B5"/>
    <w:rsid w:val="00DF688B"/>
    <w:rsid w:val="00DF7F4B"/>
    <w:rsid w:val="00E01106"/>
    <w:rsid w:val="00E026B1"/>
    <w:rsid w:val="00E0311A"/>
    <w:rsid w:val="00E03980"/>
    <w:rsid w:val="00E03AA0"/>
    <w:rsid w:val="00E04388"/>
    <w:rsid w:val="00E04551"/>
    <w:rsid w:val="00E04EE7"/>
    <w:rsid w:val="00E057ED"/>
    <w:rsid w:val="00E075EC"/>
    <w:rsid w:val="00E100DB"/>
    <w:rsid w:val="00E102E7"/>
    <w:rsid w:val="00E125EA"/>
    <w:rsid w:val="00E14290"/>
    <w:rsid w:val="00E14B6D"/>
    <w:rsid w:val="00E156D0"/>
    <w:rsid w:val="00E15EC3"/>
    <w:rsid w:val="00E16D07"/>
    <w:rsid w:val="00E16DE2"/>
    <w:rsid w:val="00E16E17"/>
    <w:rsid w:val="00E16F33"/>
    <w:rsid w:val="00E17A9B"/>
    <w:rsid w:val="00E20561"/>
    <w:rsid w:val="00E2252C"/>
    <w:rsid w:val="00E2384D"/>
    <w:rsid w:val="00E25764"/>
    <w:rsid w:val="00E272B2"/>
    <w:rsid w:val="00E30621"/>
    <w:rsid w:val="00E30821"/>
    <w:rsid w:val="00E317DA"/>
    <w:rsid w:val="00E31B44"/>
    <w:rsid w:val="00E337FE"/>
    <w:rsid w:val="00E3498E"/>
    <w:rsid w:val="00E34BA3"/>
    <w:rsid w:val="00E352AB"/>
    <w:rsid w:val="00E35D14"/>
    <w:rsid w:val="00E3687D"/>
    <w:rsid w:val="00E368A7"/>
    <w:rsid w:val="00E370C2"/>
    <w:rsid w:val="00E41251"/>
    <w:rsid w:val="00E4182F"/>
    <w:rsid w:val="00E43010"/>
    <w:rsid w:val="00E44848"/>
    <w:rsid w:val="00E45255"/>
    <w:rsid w:val="00E45991"/>
    <w:rsid w:val="00E464FE"/>
    <w:rsid w:val="00E4663A"/>
    <w:rsid w:val="00E526F1"/>
    <w:rsid w:val="00E56A73"/>
    <w:rsid w:val="00E5717A"/>
    <w:rsid w:val="00E575E9"/>
    <w:rsid w:val="00E60A45"/>
    <w:rsid w:val="00E626F8"/>
    <w:rsid w:val="00E627A1"/>
    <w:rsid w:val="00E629F6"/>
    <w:rsid w:val="00E636F8"/>
    <w:rsid w:val="00E65525"/>
    <w:rsid w:val="00E65D15"/>
    <w:rsid w:val="00E70700"/>
    <w:rsid w:val="00E71560"/>
    <w:rsid w:val="00E71F46"/>
    <w:rsid w:val="00E7218A"/>
    <w:rsid w:val="00E72574"/>
    <w:rsid w:val="00E7364B"/>
    <w:rsid w:val="00E73D63"/>
    <w:rsid w:val="00E741A0"/>
    <w:rsid w:val="00E7481A"/>
    <w:rsid w:val="00E74B6F"/>
    <w:rsid w:val="00E74C7C"/>
    <w:rsid w:val="00E75980"/>
    <w:rsid w:val="00E75B6B"/>
    <w:rsid w:val="00E777E2"/>
    <w:rsid w:val="00E80479"/>
    <w:rsid w:val="00E80551"/>
    <w:rsid w:val="00E807AC"/>
    <w:rsid w:val="00E81038"/>
    <w:rsid w:val="00E813CA"/>
    <w:rsid w:val="00E814D0"/>
    <w:rsid w:val="00E819E0"/>
    <w:rsid w:val="00E8256E"/>
    <w:rsid w:val="00E83A04"/>
    <w:rsid w:val="00E856BC"/>
    <w:rsid w:val="00E85835"/>
    <w:rsid w:val="00E85E7E"/>
    <w:rsid w:val="00E879A4"/>
    <w:rsid w:val="00E87A6E"/>
    <w:rsid w:val="00E87E7B"/>
    <w:rsid w:val="00E90060"/>
    <w:rsid w:val="00E9053F"/>
    <w:rsid w:val="00E90D07"/>
    <w:rsid w:val="00E91599"/>
    <w:rsid w:val="00E92038"/>
    <w:rsid w:val="00E92E1A"/>
    <w:rsid w:val="00E92F00"/>
    <w:rsid w:val="00E94684"/>
    <w:rsid w:val="00E948D2"/>
    <w:rsid w:val="00E94907"/>
    <w:rsid w:val="00EA01E1"/>
    <w:rsid w:val="00EA2FC9"/>
    <w:rsid w:val="00EA316E"/>
    <w:rsid w:val="00EA3571"/>
    <w:rsid w:val="00EA3CC0"/>
    <w:rsid w:val="00EA4045"/>
    <w:rsid w:val="00EA498F"/>
    <w:rsid w:val="00EA5746"/>
    <w:rsid w:val="00EA5912"/>
    <w:rsid w:val="00EA6011"/>
    <w:rsid w:val="00EA6ED8"/>
    <w:rsid w:val="00EA74AE"/>
    <w:rsid w:val="00EA7888"/>
    <w:rsid w:val="00EB03C5"/>
    <w:rsid w:val="00EB0809"/>
    <w:rsid w:val="00EB0CBE"/>
    <w:rsid w:val="00EB1835"/>
    <w:rsid w:val="00EB2024"/>
    <w:rsid w:val="00EB2207"/>
    <w:rsid w:val="00EB4602"/>
    <w:rsid w:val="00EB5235"/>
    <w:rsid w:val="00EB5B65"/>
    <w:rsid w:val="00EC1793"/>
    <w:rsid w:val="00EC2425"/>
    <w:rsid w:val="00EC4019"/>
    <w:rsid w:val="00EC41A5"/>
    <w:rsid w:val="00EC4FBF"/>
    <w:rsid w:val="00EC73B9"/>
    <w:rsid w:val="00ED1876"/>
    <w:rsid w:val="00ED1B24"/>
    <w:rsid w:val="00ED24FB"/>
    <w:rsid w:val="00ED53BD"/>
    <w:rsid w:val="00ED55BA"/>
    <w:rsid w:val="00ED60BE"/>
    <w:rsid w:val="00ED7724"/>
    <w:rsid w:val="00ED7E85"/>
    <w:rsid w:val="00EE02C0"/>
    <w:rsid w:val="00EE0F81"/>
    <w:rsid w:val="00EE17B7"/>
    <w:rsid w:val="00EE17C4"/>
    <w:rsid w:val="00EE2B6F"/>
    <w:rsid w:val="00EE3A99"/>
    <w:rsid w:val="00EE3B74"/>
    <w:rsid w:val="00EE423D"/>
    <w:rsid w:val="00EE465A"/>
    <w:rsid w:val="00EE52E7"/>
    <w:rsid w:val="00EE537B"/>
    <w:rsid w:val="00EE553C"/>
    <w:rsid w:val="00EF110C"/>
    <w:rsid w:val="00EF18D2"/>
    <w:rsid w:val="00EF1D45"/>
    <w:rsid w:val="00EF1DBB"/>
    <w:rsid w:val="00EF2077"/>
    <w:rsid w:val="00EF2AFA"/>
    <w:rsid w:val="00EF5D1E"/>
    <w:rsid w:val="00EF7181"/>
    <w:rsid w:val="00EF77F7"/>
    <w:rsid w:val="00EF78B5"/>
    <w:rsid w:val="00F00D67"/>
    <w:rsid w:val="00F01F1D"/>
    <w:rsid w:val="00F0482D"/>
    <w:rsid w:val="00F04BE0"/>
    <w:rsid w:val="00F05403"/>
    <w:rsid w:val="00F07503"/>
    <w:rsid w:val="00F07BF9"/>
    <w:rsid w:val="00F07DA3"/>
    <w:rsid w:val="00F119F6"/>
    <w:rsid w:val="00F11E37"/>
    <w:rsid w:val="00F127CD"/>
    <w:rsid w:val="00F13EA8"/>
    <w:rsid w:val="00F14362"/>
    <w:rsid w:val="00F14A21"/>
    <w:rsid w:val="00F14CF9"/>
    <w:rsid w:val="00F15D75"/>
    <w:rsid w:val="00F16928"/>
    <w:rsid w:val="00F16BA3"/>
    <w:rsid w:val="00F17024"/>
    <w:rsid w:val="00F204D1"/>
    <w:rsid w:val="00F20581"/>
    <w:rsid w:val="00F2290B"/>
    <w:rsid w:val="00F22CE9"/>
    <w:rsid w:val="00F22D55"/>
    <w:rsid w:val="00F25E7C"/>
    <w:rsid w:val="00F265F1"/>
    <w:rsid w:val="00F273E1"/>
    <w:rsid w:val="00F2770A"/>
    <w:rsid w:val="00F305A5"/>
    <w:rsid w:val="00F31267"/>
    <w:rsid w:val="00F319E7"/>
    <w:rsid w:val="00F319EC"/>
    <w:rsid w:val="00F31ABB"/>
    <w:rsid w:val="00F31D84"/>
    <w:rsid w:val="00F324A0"/>
    <w:rsid w:val="00F34548"/>
    <w:rsid w:val="00F34E42"/>
    <w:rsid w:val="00F3510B"/>
    <w:rsid w:val="00F35B8E"/>
    <w:rsid w:val="00F36A45"/>
    <w:rsid w:val="00F37B82"/>
    <w:rsid w:val="00F40F40"/>
    <w:rsid w:val="00F411D1"/>
    <w:rsid w:val="00F41EE1"/>
    <w:rsid w:val="00F41F34"/>
    <w:rsid w:val="00F42540"/>
    <w:rsid w:val="00F43D37"/>
    <w:rsid w:val="00F44266"/>
    <w:rsid w:val="00F44B59"/>
    <w:rsid w:val="00F44BED"/>
    <w:rsid w:val="00F44E7A"/>
    <w:rsid w:val="00F4508C"/>
    <w:rsid w:val="00F472DA"/>
    <w:rsid w:val="00F50A3B"/>
    <w:rsid w:val="00F50F50"/>
    <w:rsid w:val="00F51579"/>
    <w:rsid w:val="00F523E2"/>
    <w:rsid w:val="00F5258A"/>
    <w:rsid w:val="00F5262A"/>
    <w:rsid w:val="00F5295E"/>
    <w:rsid w:val="00F52A13"/>
    <w:rsid w:val="00F53F0E"/>
    <w:rsid w:val="00F5485A"/>
    <w:rsid w:val="00F55CDB"/>
    <w:rsid w:val="00F55D2A"/>
    <w:rsid w:val="00F568C0"/>
    <w:rsid w:val="00F568F4"/>
    <w:rsid w:val="00F56A60"/>
    <w:rsid w:val="00F571ED"/>
    <w:rsid w:val="00F61D6B"/>
    <w:rsid w:val="00F644AB"/>
    <w:rsid w:val="00F65007"/>
    <w:rsid w:val="00F66AB6"/>
    <w:rsid w:val="00F70491"/>
    <w:rsid w:val="00F70FB0"/>
    <w:rsid w:val="00F71F3E"/>
    <w:rsid w:val="00F7211F"/>
    <w:rsid w:val="00F7290C"/>
    <w:rsid w:val="00F73796"/>
    <w:rsid w:val="00F73A31"/>
    <w:rsid w:val="00F7457B"/>
    <w:rsid w:val="00F7578E"/>
    <w:rsid w:val="00F816A7"/>
    <w:rsid w:val="00F82FBE"/>
    <w:rsid w:val="00F8450E"/>
    <w:rsid w:val="00F84DCD"/>
    <w:rsid w:val="00F84F96"/>
    <w:rsid w:val="00F86E46"/>
    <w:rsid w:val="00F87AAE"/>
    <w:rsid w:val="00F9009C"/>
    <w:rsid w:val="00F92197"/>
    <w:rsid w:val="00F92C1D"/>
    <w:rsid w:val="00F94219"/>
    <w:rsid w:val="00F943F9"/>
    <w:rsid w:val="00F94411"/>
    <w:rsid w:val="00F9490A"/>
    <w:rsid w:val="00F94D56"/>
    <w:rsid w:val="00F96654"/>
    <w:rsid w:val="00F97B6F"/>
    <w:rsid w:val="00FA18BE"/>
    <w:rsid w:val="00FA1A86"/>
    <w:rsid w:val="00FA500F"/>
    <w:rsid w:val="00FA56AD"/>
    <w:rsid w:val="00FA7F92"/>
    <w:rsid w:val="00FB1959"/>
    <w:rsid w:val="00FB2378"/>
    <w:rsid w:val="00FB37EC"/>
    <w:rsid w:val="00FB3AB2"/>
    <w:rsid w:val="00FB5BBA"/>
    <w:rsid w:val="00FB6A54"/>
    <w:rsid w:val="00FC10B0"/>
    <w:rsid w:val="00FC1D89"/>
    <w:rsid w:val="00FC24E8"/>
    <w:rsid w:val="00FC2F38"/>
    <w:rsid w:val="00FC2F56"/>
    <w:rsid w:val="00FC353A"/>
    <w:rsid w:val="00FC410A"/>
    <w:rsid w:val="00FC6995"/>
    <w:rsid w:val="00FD14E5"/>
    <w:rsid w:val="00FD268B"/>
    <w:rsid w:val="00FD393A"/>
    <w:rsid w:val="00FD40DC"/>
    <w:rsid w:val="00FD5948"/>
    <w:rsid w:val="00FD72F4"/>
    <w:rsid w:val="00FD7F19"/>
    <w:rsid w:val="00FE010C"/>
    <w:rsid w:val="00FE15D6"/>
    <w:rsid w:val="00FE1F93"/>
    <w:rsid w:val="00FE56B5"/>
    <w:rsid w:val="00FE6FDA"/>
    <w:rsid w:val="00FF1AA2"/>
    <w:rsid w:val="00FF1BDD"/>
    <w:rsid w:val="00FF28B5"/>
    <w:rsid w:val="00FF38FF"/>
    <w:rsid w:val="00FF4058"/>
    <w:rsid w:val="00FF4218"/>
    <w:rsid w:val="00FF4A93"/>
    <w:rsid w:val="00FF74E5"/>
    <w:rsid w:val="00FF7FD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C225C"/>
  <w15:chartTrackingRefBased/>
  <w15:docId w15:val="{F9AADF09-36E6-4578-B55C-CD68BA97C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41B4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rsid w:val="00FF1AA2"/>
    <w:pPr>
      <w:spacing w:after="0" w:line="240" w:lineRule="auto"/>
    </w:pPr>
  </w:style>
  <w:style w:type="paragraph" w:styleId="En-tte">
    <w:name w:val="header"/>
    <w:basedOn w:val="Normal"/>
    <w:link w:val="En-tteCar"/>
    <w:uiPriority w:val="99"/>
    <w:unhideWhenUsed/>
    <w:rsid w:val="00FF1AA2"/>
    <w:pPr>
      <w:tabs>
        <w:tab w:val="center" w:pos="4536"/>
        <w:tab w:val="right" w:pos="9072"/>
      </w:tabs>
      <w:spacing w:after="0" w:line="240" w:lineRule="auto"/>
    </w:pPr>
  </w:style>
  <w:style w:type="character" w:customStyle="1" w:styleId="En-tteCar">
    <w:name w:val="En-tête Car"/>
    <w:basedOn w:val="Policepardfaut"/>
    <w:link w:val="En-tte"/>
    <w:uiPriority w:val="99"/>
    <w:rsid w:val="00FF1AA2"/>
  </w:style>
  <w:style w:type="paragraph" w:styleId="Pieddepage">
    <w:name w:val="footer"/>
    <w:basedOn w:val="Normal"/>
    <w:link w:val="PieddepageCar"/>
    <w:uiPriority w:val="99"/>
    <w:unhideWhenUsed/>
    <w:rsid w:val="00FF1AA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F1AA2"/>
  </w:style>
  <w:style w:type="paragraph" w:customStyle="1" w:styleId="NormalNR">
    <w:name w:val="Normal NR"/>
    <w:link w:val="NormalNRCar"/>
    <w:rsid w:val="007E7E2A"/>
    <w:pPr>
      <w:spacing w:after="80" w:line="240" w:lineRule="auto"/>
      <w:jc w:val="both"/>
    </w:pPr>
    <w:rPr>
      <w:rFonts w:ascii="Times New Roman" w:hAnsi="Times New Roman"/>
      <w:sz w:val="24"/>
    </w:rPr>
  </w:style>
  <w:style w:type="paragraph" w:customStyle="1" w:styleId="Titre1NR">
    <w:name w:val="Titre 1 NR"/>
    <w:next w:val="NormalNR"/>
    <w:link w:val="Titre1NRCar"/>
    <w:rsid w:val="0055506B"/>
    <w:pPr>
      <w:numPr>
        <w:numId w:val="1"/>
      </w:numPr>
      <w:spacing w:line="240" w:lineRule="auto"/>
      <w:ind w:left="714" w:hanging="357"/>
    </w:pPr>
    <w:rPr>
      <w:rFonts w:ascii="Times New Roman" w:hAnsi="Times New Roman"/>
      <w:b/>
      <w:sz w:val="28"/>
      <w:u w:val="single"/>
    </w:rPr>
  </w:style>
  <w:style w:type="character" w:customStyle="1" w:styleId="NormalNRCar">
    <w:name w:val="Normal NR Car"/>
    <w:basedOn w:val="Policepardfaut"/>
    <w:link w:val="NormalNR"/>
    <w:rsid w:val="007E7E2A"/>
    <w:rPr>
      <w:rFonts w:ascii="Times New Roman" w:hAnsi="Times New Roman"/>
      <w:sz w:val="24"/>
    </w:rPr>
  </w:style>
  <w:style w:type="paragraph" w:customStyle="1" w:styleId="Titre2NR">
    <w:name w:val="Titre 2 NR"/>
    <w:next w:val="NormalNR"/>
    <w:link w:val="Titre2NRCar"/>
    <w:rsid w:val="0055506B"/>
    <w:pPr>
      <w:numPr>
        <w:numId w:val="11"/>
      </w:numPr>
      <w:spacing w:line="240" w:lineRule="auto"/>
    </w:pPr>
    <w:rPr>
      <w:rFonts w:ascii="Times New Roman" w:hAnsi="Times New Roman"/>
      <w:b/>
      <w:sz w:val="24"/>
      <w:u w:val="single"/>
    </w:rPr>
  </w:style>
  <w:style w:type="character" w:customStyle="1" w:styleId="Titre1NRCar">
    <w:name w:val="Titre 1 NR Car"/>
    <w:basedOn w:val="Policepardfaut"/>
    <w:link w:val="Titre1NR"/>
    <w:rsid w:val="0055506B"/>
    <w:rPr>
      <w:rFonts w:ascii="Times New Roman" w:hAnsi="Times New Roman"/>
      <w:b/>
      <w:sz w:val="28"/>
      <w:u w:val="single"/>
    </w:rPr>
  </w:style>
  <w:style w:type="paragraph" w:customStyle="1" w:styleId="CitationNR">
    <w:name w:val="Citation NR"/>
    <w:link w:val="CitationNRCar"/>
    <w:rsid w:val="00B301A6"/>
    <w:pPr>
      <w:ind w:left="567"/>
      <w:jc w:val="both"/>
    </w:pPr>
    <w:rPr>
      <w:rFonts w:ascii="Times New Roman" w:hAnsi="Times New Roman"/>
    </w:rPr>
  </w:style>
  <w:style w:type="character" w:customStyle="1" w:styleId="Titre2NRCar">
    <w:name w:val="Titre 2 NR Car"/>
    <w:basedOn w:val="Policepardfaut"/>
    <w:link w:val="Titre2NR"/>
    <w:rsid w:val="0055506B"/>
    <w:rPr>
      <w:rFonts w:ascii="Times New Roman" w:hAnsi="Times New Roman"/>
      <w:b/>
      <w:sz w:val="24"/>
      <w:u w:val="single"/>
    </w:rPr>
  </w:style>
  <w:style w:type="character" w:customStyle="1" w:styleId="CitationNRCar">
    <w:name w:val="Citation NR Car"/>
    <w:basedOn w:val="Policepardfaut"/>
    <w:link w:val="CitationNR"/>
    <w:rsid w:val="00B301A6"/>
    <w:rPr>
      <w:rFonts w:ascii="Times New Roman" w:hAnsi="Times New Roman"/>
    </w:rPr>
  </w:style>
  <w:style w:type="paragraph" w:styleId="Notedebasdepage">
    <w:name w:val="footnote text"/>
    <w:aliases w:val="Note de bas de page NR"/>
    <w:link w:val="NotedebasdepageCar"/>
    <w:uiPriority w:val="99"/>
    <w:semiHidden/>
    <w:unhideWhenUsed/>
    <w:qFormat/>
    <w:rsid w:val="001A07D1"/>
    <w:pPr>
      <w:spacing w:after="0" w:line="240" w:lineRule="auto"/>
      <w:jc w:val="both"/>
    </w:pPr>
    <w:rPr>
      <w:rFonts w:ascii="Times New Roman" w:hAnsi="Times New Roman"/>
      <w:sz w:val="20"/>
      <w:szCs w:val="20"/>
    </w:rPr>
  </w:style>
  <w:style w:type="character" w:customStyle="1" w:styleId="NotedebasdepageCar">
    <w:name w:val="Note de bas de page Car"/>
    <w:aliases w:val="Note de bas de page NR Car"/>
    <w:basedOn w:val="Policepardfaut"/>
    <w:link w:val="Notedebasdepage"/>
    <w:uiPriority w:val="99"/>
    <w:semiHidden/>
    <w:rsid w:val="001A07D1"/>
    <w:rPr>
      <w:rFonts w:ascii="Times New Roman" w:hAnsi="Times New Roman"/>
      <w:sz w:val="20"/>
      <w:szCs w:val="20"/>
    </w:rPr>
  </w:style>
  <w:style w:type="character" w:styleId="Appelnotedebasdep">
    <w:name w:val="footnote reference"/>
    <w:basedOn w:val="Policepardfaut"/>
    <w:semiHidden/>
    <w:unhideWhenUsed/>
    <w:rsid w:val="002B4034"/>
    <w:rPr>
      <w:vertAlign w:val="superscript"/>
    </w:rPr>
  </w:style>
  <w:style w:type="paragraph" w:customStyle="1" w:styleId="Titre3NR">
    <w:name w:val="Titre 3 NR"/>
    <w:next w:val="NormalNR"/>
    <w:link w:val="Titre3NRCar"/>
    <w:rsid w:val="00F07BF9"/>
    <w:pPr>
      <w:numPr>
        <w:numId w:val="3"/>
      </w:numPr>
      <w:spacing w:line="240" w:lineRule="auto"/>
    </w:pPr>
    <w:rPr>
      <w:rFonts w:ascii="Times New Roman" w:hAnsi="Times New Roman"/>
      <w:b/>
      <w:sz w:val="24"/>
      <w:u w:val="single"/>
    </w:rPr>
  </w:style>
  <w:style w:type="character" w:customStyle="1" w:styleId="Titre3NRCar">
    <w:name w:val="Titre 3 NR Car"/>
    <w:basedOn w:val="Policepardfaut"/>
    <w:link w:val="Titre3NR"/>
    <w:rsid w:val="00F07BF9"/>
    <w:rPr>
      <w:rFonts w:ascii="Times New Roman" w:hAnsi="Times New Roman"/>
      <w:b/>
      <w:sz w:val="24"/>
      <w:u w:val="single"/>
    </w:rPr>
  </w:style>
  <w:style w:type="paragraph" w:styleId="Paragraphedeliste">
    <w:name w:val="List Paragraph"/>
    <w:basedOn w:val="Normal"/>
    <w:uiPriority w:val="34"/>
    <w:rsid w:val="00CA58CD"/>
    <w:pPr>
      <w:ind w:left="720"/>
      <w:contextualSpacing/>
    </w:pPr>
  </w:style>
  <w:style w:type="character" w:styleId="Lienhypertexte">
    <w:name w:val="Hyperlink"/>
    <w:basedOn w:val="Policepardfaut"/>
    <w:uiPriority w:val="99"/>
    <w:unhideWhenUsed/>
    <w:rsid w:val="00BE5E6D"/>
    <w:rPr>
      <w:color w:val="0563C1" w:themeColor="hyperlink"/>
      <w:u w:val="single"/>
    </w:rPr>
  </w:style>
  <w:style w:type="character" w:styleId="Mentionnonrsolue">
    <w:name w:val="Unresolved Mention"/>
    <w:basedOn w:val="Policepardfaut"/>
    <w:uiPriority w:val="99"/>
    <w:semiHidden/>
    <w:unhideWhenUsed/>
    <w:rsid w:val="00BE5E6D"/>
    <w:rPr>
      <w:color w:val="808080"/>
      <w:shd w:val="clear" w:color="auto" w:fill="E6E6E6"/>
    </w:rPr>
  </w:style>
  <w:style w:type="character" w:styleId="Lienhypertextesuivivisit">
    <w:name w:val="FollowedHyperlink"/>
    <w:basedOn w:val="Policepardfaut"/>
    <w:uiPriority w:val="99"/>
    <w:semiHidden/>
    <w:unhideWhenUsed/>
    <w:rsid w:val="00B76D9E"/>
    <w:rPr>
      <w:color w:val="954F72" w:themeColor="followedHyperlink"/>
      <w:u w:val="single"/>
    </w:rPr>
  </w:style>
  <w:style w:type="paragraph" w:styleId="Textedebulles">
    <w:name w:val="Balloon Text"/>
    <w:basedOn w:val="Normal"/>
    <w:link w:val="TextedebullesCar"/>
    <w:uiPriority w:val="99"/>
    <w:semiHidden/>
    <w:unhideWhenUsed/>
    <w:rsid w:val="00D64AB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64AB4"/>
    <w:rPr>
      <w:rFonts w:ascii="Segoe UI" w:hAnsi="Segoe UI" w:cs="Segoe UI"/>
      <w:sz w:val="18"/>
      <w:szCs w:val="18"/>
    </w:rPr>
  </w:style>
  <w:style w:type="paragraph" w:customStyle="1" w:styleId="TextescitsNR">
    <w:name w:val="Textes cités NR"/>
    <w:basedOn w:val="NormalNR"/>
    <w:link w:val="TextescitsNRCar"/>
    <w:rsid w:val="00E368A7"/>
    <w:rPr>
      <w:lang w:val="en-GB"/>
    </w:rPr>
  </w:style>
  <w:style w:type="character" w:customStyle="1" w:styleId="TextescitsNRCar">
    <w:name w:val="Textes cités NR Car"/>
    <w:basedOn w:val="NormalNRCar"/>
    <w:link w:val="TextescitsNR"/>
    <w:rsid w:val="00E368A7"/>
    <w:rPr>
      <w:rFonts w:ascii="Times New Roman" w:hAnsi="Times New Roman"/>
      <w:sz w:val="24"/>
      <w:lang w:val="en-GB"/>
    </w:rPr>
  </w:style>
  <w:style w:type="paragraph" w:customStyle="1" w:styleId="TitrerfrenceciteNR">
    <w:name w:val="Titre référence citée NR"/>
    <w:basedOn w:val="TextescitsNR"/>
    <w:link w:val="TitrerfrenceciteNRCar"/>
    <w:rsid w:val="00E368A7"/>
    <w:pPr>
      <w:numPr>
        <w:numId w:val="17"/>
      </w:numPr>
      <w:spacing w:before="240"/>
      <w:ind w:left="357" w:hanging="357"/>
      <w:outlineLvl w:val="1"/>
    </w:pPr>
    <w:rPr>
      <w:b/>
    </w:rPr>
  </w:style>
  <w:style w:type="character" w:customStyle="1" w:styleId="TitrerfrenceciteNRCar">
    <w:name w:val="Titre référence citée NR Car"/>
    <w:basedOn w:val="TextescitsNRCar"/>
    <w:link w:val="TitrerfrenceciteNR"/>
    <w:rsid w:val="00E368A7"/>
    <w:rPr>
      <w:rFonts w:ascii="Times New Roman" w:hAnsi="Times New Roman"/>
      <w:b/>
      <w:sz w:val="24"/>
      <w:lang w:val="en-GB"/>
    </w:rPr>
  </w:style>
  <w:style w:type="character" w:styleId="Accentuation">
    <w:name w:val="Emphasis"/>
    <w:basedOn w:val="Policepardfaut"/>
    <w:uiPriority w:val="20"/>
    <w:rsid w:val="002C60D8"/>
    <w:rPr>
      <w:i/>
      <w:iCs/>
    </w:rPr>
  </w:style>
  <w:style w:type="character" w:customStyle="1" w:styleId="METALING">
    <w:name w:val="METALING"/>
    <w:basedOn w:val="Policepardfaut"/>
    <w:uiPriority w:val="1"/>
    <w:qFormat/>
    <w:rsid w:val="005E5953"/>
    <w:rPr>
      <w:b/>
    </w:rPr>
  </w:style>
  <w:style w:type="character" w:customStyle="1" w:styleId="EXPLIQUE">
    <w:name w:val="EXPLIQUE"/>
    <w:basedOn w:val="Policepardfaut"/>
    <w:uiPriority w:val="1"/>
    <w:qFormat/>
    <w:rsid w:val="005E5953"/>
    <w:rPr>
      <w:b/>
      <w:color w:val="7030A0"/>
    </w:rPr>
  </w:style>
  <w:style w:type="character" w:styleId="Appeldenotedefin">
    <w:name w:val="endnote reference"/>
    <w:basedOn w:val="Policepardfaut"/>
    <w:uiPriority w:val="99"/>
    <w:semiHidden/>
    <w:unhideWhenUsed/>
    <w:rsid w:val="00D20629"/>
    <w:rPr>
      <w:vertAlign w:val="superscript"/>
    </w:rPr>
  </w:style>
  <w:style w:type="paragraph" w:customStyle="1" w:styleId="REFPASSAGE">
    <w:name w:val="REFPASSAGE"/>
    <w:link w:val="REFPASSAGECar"/>
    <w:qFormat/>
    <w:rsid w:val="00D20629"/>
    <w:pPr>
      <w:outlineLvl w:val="0"/>
    </w:pPr>
    <w:rPr>
      <w:rFonts w:ascii="Times New Roman" w:hAnsi="Times New Roman"/>
      <w:b/>
      <w:color w:val="538135" w:themeColor="accent6" w:themeShade="BF"/>
      <w:sz w:val="24"/>
    </w:rPr>
  </w:style>
  <w:style w:type="paragraph" w:customStyle="1" w:styleId="TEXTE">
    <w:name w:val="TEXTE"/>
    <w:basedOn w:val="NormalNR"/>
    <w:link w:val="TEXTECar"/>
    <w:qFormat/>
    <w:rsid w:val="00B1047F"/>
  </w:style>
  <w:style w:type="character" w:customStyle="1" w:styleId="REFPASSAGECar">
    <w:name w:val="REFPASSAGE Car"/>
    <w:basedOn w:val="NormalNRCar"/>
    <w:link w:val="REFPASSAGE"/>
    <w:rsid w:val="00D20629"/>
    <w:rPr>
      <w:rFonts w:ascii="Times New Roman" w:hAnsi="Times New Roman"/>
      <w:b/>
      <w:color w:val="538135" w:themeColor="accent6" w:themeShade="BF"/>
      <w:sz w:val="24"/>
    </w:rPr>
  </w:style>
  <w:style w:type="paragraph" w:customStyle="1" w:styleId="TRAD">
    <w:name w:val="TRAD"/>
    <w:basedOn w:val="NormalNR"/>
    <w:link w:val="TRADCar"/>
    <w:qFormat/>
    <w:rsid w:val="00B1047F"/>
  </w:style>
  <w:style w:type="character" w:customStyle="1" w:styleId="TEXTECar">
    <w:name w:val="TEXTE Car"/>
    <w:basedOn w:val="NormalNRCar"/>
    <w:link w:val="TEXTE"/>
    <w:rsid w:val="00B1047F"/>
    <w:rPr>
      <w:rFonts w:ascii="Times New Roman" w:hAnsi="Times New Roman"/>
      <w:sz w:val="24"/>
    </w:rPr>
  </w:style>
  <w:style w:type="paragraph" w:customStyle="1" w:styleId="COMM">
    <w:name w:val="COMM"/>
    <w:basedOn w:val="NormalNR"/>
    <w:link w:val="COMMCar"/>
    <w:qFormat/>
    <w:rsid w:val="00B1047F"/>
  </w:style>
  <w:style w:type="character" w:customStyle="1" w:styleId="TRADCar">
    <w:name w:val="TRAD Car"/>
    <w:basedOn w:val="NormalNRCar"/>
    <w:link w:val="TRAD"/>
    <w:rsid w:val="00B1047F"/>
    <w:rPr>
      <w:rFonts w:ascii="Times New Roman" w:hAnsi="Times New Roman"/>
      <w:sz w:val="24"/>
    </w:rPr>
  </w:style>
  <w:style w:type="paragraph" w:customStyle="1" w:styleId="AUTEUR">
    <w:name w:val="AUTEUR"/>
    <w:basedOn w:val="NormalNR"/>
    <w:link w:val="AUTEURCar"/>
    <w:qFormat/>
    <w:rsid w:val="00B1047F"/>
  </w:style>
  <w:style w:type="character" w:customStyle="1" w:styleId="COMMCar">
    <w:name w:val="COMM Car"/>
    <w:basedOn w:val="NormalNRCar"/>
    <w:link w:val="COMM"/>
    <w:rsid w:val="00B1047F"/>
    <w:rPr>
      <w:rFonts w:ascii="Times New Roman" w:hAnsi="Times New Roman"/>
      <w:sz w:val="24"/>
    </w:rPr>
  </w:style>
  <w:style w:type="paragraph" w:customStyle="1" w:styleId="VALID">
    <w:name w:val="VALID"/>
    <w:basedOn w:val="NormalNR"/>
    <w:link w:val="VALIDCar"/>
    <w:qFormat/>
    <w:rsid w:val="00B1047F"/>
  </w:style>
  <w:style w:type="character" w:customStyle="1" w:styleId="AUTEURCar">
    <w:name w:val="AUTEUR Car"/>
    <w:basedOn w:val="NormalNRCar"/>
    <w:link w:val="AUTEUR"/>
    <w:rsid w:val="00B1047F"/>
    <w:rPr>
      <w:rFonts w:ascii="Times New Roman" w:hAnsi="Times New Roman"/>
      <w:sz w:val="24"/>
    </w:rPr>
  </w:style>
  <w:style w:type="character" w:customStyle="1" w:styleId="VALIDCar">
    <w:name w:val="VALID Car"/>
    <w:basedOn w:val="NormalNRCar"/>
    <w:link w:val="VALID"/>
    <w:rsid w:val="00B1047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182">
      <w:bodyDiv w:val="1"/>
      <w:marLeft w:val="0"/>
      <w:marRight w:val="0"/>
      <w:marTop w:val="0"/>
      <w:marBottom w:val="0"/>
      <w:divBdr>
        <w:top w:val="none" w:sz="0" w:space="0" w:color="auto"/>
        <w:left w:val="none" w:sz="0" w:space="0" w:color="auto"/>
        <w:bottom w:val="none" w:sz="0" w:space="0" w:color="auto"/>
        <w:right w:val="none" w:sz="0" w:space="0" w:color="auto"/>
      </w:divBdr>
    </w:div>
    <w:div w:id="88309485">
      <w:bodyDiv w:val="1"/>
      <w:marLeft w:val="0"/>
      <w:marRight w:val="0"/>
      <w:marTop w:val="0"/>
      <w:marBottom w:val="0"/>
      <w:divBdr>
        <w:top w:val="none" w:sz="0" w:space="0" w:color="auto"/>
        <w:left w:val="none" w:sz="0" w:space="0" w:color="auto"/>
        <w:bottom w:val="none" w:sz="0" w:space="0" w:color="auto"/>
        <w:right w:val="none" w:sz="0" w:space="0" w:color="auto"/>
      </w:divBdr>
    </w:div>
    <w:div w:id="408161659">
      <w:bodyDiv w:val="1"/>
      <w:marLeft w:val="0"/>
      <w:marRight w:val="0"/>
      <w:marTop w:val="0"/>
      <w:marBottom w:val="0"/>
      <w:divBdr>
        <w:top w:val="none" w:sz="0" w:space="0" w:color="auto"/>
        <w:left w:val="none" w:sz="0" w:space="0" w:color="auto"/>
        <w:bottom w:val="none" w:sz="0" w:space="0" w:color="auto"/>
        <w:right w:val="none" w:sz="0" w:space="0" w:color="auto"/>
      </w:divBdr>
    </w:div>
    <w:div w:id="499810149">
      <w:bodyDiv w:val="1"/>
      <w:marLeft w:val="0"/>
      <w:marRight w:val="0"/>
      <w:marTop w:val="0"/>
      <w:marBottom w:val="0"/>
      <w:divBdr>
        <w:top w:val="none" w:sz="0" w:space="0" w:color="auto"/>
        <w:left w:val="none" w:sz="0" w:space="0" w:color="auto"/>
        <w:bottom w:val="none" w:sz="0" w:space="0" w:color="auto"/>
        <w:right w:val="none" w:sz="0" w:space="0" w:color="auto"/>
      </w:divBdr>
    </w:div>
    <w:div w:id="583150151">
      <w:bodyDiv w:val="1"/>
      <w:marLeft w:val="0"/>
      <w:marRight w:val="0"/>
      <w:marTop w:val="0"/>
      <w:marBottom w:val="0"/>
      <w:divBdr>
        <w:top w:val="none" w:sz="0" w:space="0" w:color="auto"/>
        <w:left w:val="none" w:sz="0" w:space="0" w:color="auto"/>
        <w:bottom w:val="none" w:sz="0" w:space="0" w:color="auto"/>
        <w:right w:val="none" w:sz="0" w:space="0" w:color="auto"/>
      </w:divBdr>
    </w:div>
    <w:div w:id="602302020">
      <w:bodyDiv w:val="1"/>
      <w:marLeft w:val="0"/>
      <w:marRight w:val="0"/>
      <w:marTop w:val="0"/>
      <w:marBottom w:val="0"/>
      <w:divBdr>
        <w:top w:val="none" w:sz="0" w:space="0" w:color="auto"/>
        <w:left w:val="none" w:sz="0" w:space="0" w:color="auto"/>
        <w:bottom w:val="none" w:sz="0" w:space="0" w:color="auto"/>
        <w:right w:val="none" w:sz="0" w:space="0" w:color="auto"/>
      </w:divBdr>
    </w:div>
    <w:div w:id="692390351">
      <w:bodyDiv w:val="1"/>
      <w:marLeft w:val="0"/>
      <w:marRight w:val="0"/>
      <w:marTop w:val="0"/>
      <w:marBottom w:val="0"/>
      <w:divBdr>
        <w:top w:val="none" w:sz="0" w:space="0" w:color="auto"/>
        <w:left w:val="none" w:sz="0" w:space="0" w:color="auto"/>
        <w:bottom w:val="none" w:sz="0" w:space="0" w:color="auto"/>
        <w:right w:val="none" w:sz="0" w:space="0" w:color="auto"/>
      </w:divBdr>
    </w:div>
    <w:div w:id="694622660">
      <w:bodyDiv w:val="1"/>
      <w:marLeft w:val="0"/>
      <w:marRight w:val="0"/>
      <w:marTop w:val="0"/>
      <w:marBottom w:val="0"/>
      <w:divBdr>
        <w:top w:val="none" w:sz="0" w:space="0" w:color="auto"/>
        <w:left w:val="none" w:sz="0" w:space="0" w:color="auto"/>
        <w:bottom w:val="none" w:sz="0" w:space="0" w:color="auto"/>
        <w:right w:val="none" w:sz="0" w:space="0" w:color="auto"/>
      </w:divBdr>
    </w:div>
    <w:div w:id="717049378">
      <w:bodyDiv w:val="1"/>
      <w:marLeft w:val="0"/>
      <w:marRight w:val="0"/>
      <w:marTop w:val="0"/>
      <w:marBottom w:val="0"/>
      <w:divBdr>
        <w:top w:val="none" w:sz="0" w:space="0" w:color="auto"/>
        <w:left w:val="none" w:sz="0" w:space="0" w:color="auto"/>
        <w:bottom w:val="none" w:sz="0" w:space="0" w:color="auto"/>
        <w:right w:val="none" w:sz="0" w:space="0" w:color="auto"/>
      </w:divBdr>
    </w:div>
    <w:div w:id="921138992">
      <w:bodyDiv w:val="1"/>
      <w:marLeft w:val="0"/>
      <w:marRight w:val="0"/>
      <w:marTop w:val="0"/>
      <w:marBottom w:val="0"/>
      <w:divBdr>
        <w:top w:val="none" w:sz="0" w:space="0" w:color="auto"/>
        <w:left w:val="none" w:sz="0" w:space="0" w:color="auto"/>
        <w:bottom w:val="none" w:sz="0" w:space="0" w:color="auto"/>
        <w:right w:val="none" w:sz="0" w:space="0" w:color="auto"/>
      </w:divBdr>
    </w:div>
    <w:div w:id="964046876">
      <w:bodyDiv w:val="1"/>
      <w:marLeft w:val="0"/>
      <w:marRight w:val="0"/>
      <w:marTop w:val="0"/>
      <w:marBottom w:val="0"/>
      <w:divBdr>
        <w:top w:val="none" w:sz="0" w:space="0" w:color="auto"/>
        <w:left w:val="none" w:sz="0" w:space="0" w:color="auto"/>
        <w:bottom w:val="none" w:sz="0" w:space="0" w:color="auto"/>
        <w:right w:val="none" w:sz="0" w:space="0" w:color="auto"/>
      </w:divBdr>
    </w:div>
    <w:div w:id="1116951743">
      <w:bodyDiv w:val="1"/>
      <w:marLeft w:val="0"/>
      <w:marRight w:val="0"/>
      <w:marTop w:val="0"/>
      <w:marBottom w:val="0"/>
      <w:divBdr>
        <w:top w:val="none" w:sz="0" w:space="0" w:color="auto"/>
        <w:left w:val="none" w:sz="0" w:space="0" w:color="auto"/>
        <w:bottom w:val="none" w:sz="0" w:space="0" w:color="auto"/>
        <w:right w:val="none" w:sz="0" w:space="0" w:color="auto"/>
      </w:divBdr>
    </w:div>
    <w:div w:id="1542088795">
      <w:bodyDiv w:val="1"/>
      <w:marLeft w:val="0"/>
      <w:marRight w:val="0"/>
      <w:marTop w:val="0"/>
      <w:marBottom w:val="0"/>
      <w:divBdr>
        <w:top w:val="none" w:sz="0" w:space="0" w:color="auto"/>
        <w:left w:val="none" w:sz="0" w:space="0" w:color="auto"/>
        <w:bottom w:val="none" w:sz="0" w:space="0" w:color="auto"/>
        <w:right w:val="none" w:sz="0" w:space="0" w:color="auto"/>
      </w:divBdr>
    </w:div>
    <w:div w:id="1605961286">
      <w:bodyDiv w:val="1"/>
      <w:marLeft w:val="0"/>
      <w:marRight w:val="0"/>
      <w:marTop w:val="0"/>
      <w:marBottom w:val="0"/>
      <w:divBdr>
        <w:top w:val="none" w:sz="0" w:space="0" w:color="auto"/>
        <w:left w:val="none" w:sz="0" w:space="0" w:color="auto"/>
        <w:bottom w:val="none" w:sz="0" w:space="0" w:color="auto"/>
        <w:right w:val="none" w:sz="0" w:space="0" w:color="auto"/>
      </w:divBdr>
    </w:div>
    <w:div w:id="1620529395">
      <w:bodyDiv w:val="1"/>
      <w:marLeft w:val="0"/>
      <w:marRight w:val="0"/>
      <w:marTop w:val="0"/>
      <w:marBottom w:val="0"/>
      <w:divBdr>
        <w:top w:val="none" w:sz="0" w:space="0" w:color="auto"/>
        <w:left w:val="none" w:sz="0" w:space="0" w:color="auto"/>
        <w:bottom w:val="none" w:sz="0" w:space="0" w:color="auto"/>
        <w:right w:val="none" w:sz="0" w:space="0" w:color="auto"/>
      </w:divBdr>
    </w:div>
    <w:div w:id="1734813743">
      <w:bodyDiv w:val="1"/>
      <w:marLeft w:val="0"/>
      <w:marRight w:val="0"/>
      <w:marTop w:val="0"/>
      <w:marBottom w:val="0"/>
      <w:divBdr>
        <w:top w:val="none" w:sz="0" w:space="0" w:color="auto"/>
        <w:left w:val="none" w:sz="0" w:space="0" w:color="auto"/>
        <w:bottom w:val="none" w:sz="0" w:space="0" w:color="auto"/>
        <w:right w:val="none" w:sz="0" w:space="0" w:color="auto"/>
      </w:divBdr>
    </w:div>
    <w:div w:id="1738555957">
      <w:bodyDiv w:val="1"/>
      <w:marLeft w:val="0"/>
      <w:marRight w:val="0"/>
      <w:marTop w:val="0"/>
      <w:marBottom w:val="0"/>
      <w:divBdr>
        <w:top w:val="none" w:sz="0" w:space="0" w:color="auto"/>
        <w:left w:val="none" w:sz="0" w:space="0" w:color="auto"/>
        <w:bottom w:val="none" w:sz="0" w:space="0" w:color="auto"/>
        <w:right w:val="none" w:sz="0" w:space="0" w:color="auto"/>
      </w:divBdr>
    </w:div>
    <w:div w:id="1897156884">
      <w:bodyDiv w:val="1"/>
      <w:marLeft w:val="0"/>
      <w:marRight w:val="0"/>
      <w:marTop w:val="0"/>
      <w:marBottom w:val="0"/>
      <w:divBdr>
        <w:top w:val="none" w:sz="0" w:space="0" w:color="auto"/>
        <w:left w:val="none" w:sz="0" w:space="0" w:color="auto"/>
        <w:bottom w:val="none" w:sz="0" w:space="0" w:color="auto"/>
        <w:right w:val="none" w:sz="0" w:space="0" w:color="auto"/>
      </w:divBdr>
    </w:div>
    <w:div w:id="2042319936">
      <w:bodyDiv w:val="1"/>
      <w:marLeft w:val="0"/>
      <w:marRight w:val="0"/>
      <w:marTop w:val="0"/>
      <w:marBottom w:val="0"/>
      <w:divBdr>
        <w:top w:val="none" w:sz="0" w:space="0" w:color="auto"/>
        <w:left w:val="none" w:sz="0" w:space="0" w:color="auto"/>
        <w:bottom w:val="none" w:sz="0" w:space="0" w:color="auto"/>
        <w:right w:val="none" w:sz="0" w:space="0" w:color="auto"/>
      </w:divBdr>
    </w:div>
    <w:div w:id="2046976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alenus-verbatim.huma-num.fr/tlg0057.tlg012.1st1K-grc1_5?f=lem&amp;q=metafor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zotero.org/styles?q=sciences%20po"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74BF7-0CA8-484E-AA2F-F8E2AE412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2</Pages>
  <Words>1063</Words>
  <Characters>5374</Characters>
  <Application>Microsoft Office Word</Application>
  <DocSecurity>0</DocSecurity>
  <Lines>81</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1</dc:creator>
  <cp:keywords/>
  <dc:description/>
  <cp:lastModifiedBy>NR</cp:lastModifiedBy>
  <cp:revision>17</cp:revision>
  <cp:lastPrinted>2017-08-25T13:12:00Z</cp:lastPrinted>
  <dcterms:created xsi:type="dcterms:W3CDTF">2023-04-02T18:32:00Z</dcterms:created>
  <dcterms:modified xsi:type="dcterms:W3CDTF">2023-04-1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Cl061th"/&gt;&lt;style id="http://www.zotero.org/styles/sciences-po-ecole-doctorale-author-date" hasBibliography="1" bibliographyStyleHasBeenSet="0"/&gt;&lt;prefs&gt;&lt;pref name="fieldType" value="Field"/&gt;&lt;/pre</vt:lpwstr>
  </property>
  <property fmtid="{D5CDD505-2E9C-101B-9397-08002B2CF9AE}" pid="3" name="ZOTERO_PREF_2">
    <vt:lpwstr>fs&gt;&lt;/data&gt;</vt:lpwstr>
  </property>
</Properties>
</file>